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0339F2CD" w:rsidR="00093068" w:rsidRPr="00093068" w:rsidRDefault="00093068" w:rsidP="00093068">
          <w:pPr>
            <w:rPr>
              <w:rFonts w:ascii="Arial Narrow" w:eastAsia="Calibri" w:hAnsi="Arial Narrow"/>
              <w:sz w:val="22"/>
            </w:rPr>
          </w:pPr>
        </w:p>
        <w:p w14:paraId="2DF47956" w14:textId="75744F55"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r w:rsidRPr="00093068">
            <w:rPr>
              <w:rFonts w:ascii="Arial Narrow" w:eastAsia="Calibri" w:hAnsi="Arial Narrow"/>
              <w:szCs w:val="24"/>
            </w:rPr>
            <w:t>]</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Bachelor of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72BC165A" w14:textId="0E44A7A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A3301E5" w14:textId="76CE77ED" w:rsidR="00925B4C" w:rsidRPr="00093068" w:rsidRDefault="005D04F4" w:rsidP="00490D95"/>
      </w:sdtContent>
    </w:sdt>
    <w:sdt>
      <w:sdtPr>
        <w:rPr>
          <w:rFonts w:asciiTheme="minorHAnsi" w:eastAsiaTheme="minorHAnsi" w:hAnsiTheme="minorHAnsi" w:cstheme="minorBidi"/>
          <w:color w:val="auto"/>
          <w:sz w:val="22"/>
          <w:szCs w:val="22"/>
          <w:lang w:val="de-DE"/>
        </w:rPr>
        <w:id w:val="797651816"/>
        <w:docPartObj>
          <w:docPartGallery w:val="Table of Contents"/>
          <w:docPartUnique/>
        </w:docPartObj>
      </w:sdtPr>
      <w:sdtEndPr>
        <w:rPr>
          <w:rFonts w:ascii="Times New Roman" w:hAnsi="Times New Roman" w:cs="Times New Roman"/>
          <w:sz w:val="24"/>
        </w:rPr>
      </w:sdtEndPr>
      <w:sdtContent>
        <w:p w14:paraId="0FA72F59" w14:textId="39599638" w:rsidR="00E96DAC" w:rsidRDefault="00E96DAC" w:rsidP="00490D95">
          <w:pPr>
            <w:pStyle w:val="Inhaltsverzeichnisberschrift"/>
          </w:pPr>
          <w:r>
            <w:t>Inhaltsverzeichnis</w:t>
          </w:r>
        </w:p>
        <w:p w14:paraId="5437E8D6" w14:textId="0ADC4F04" w:rsidR="00093068" w:rsidRDefault="00E96DAC">
          <w:pPr>
            <w:pStyle w:val="Verzeichnis1"/>
            <w:tabs>
              <w:tab w:val="right" w:leader="dot" w:pos="8209"/>
            </w:tabs>
            <w:rPr>
              <w:rFonts w:asciiTheme="minorHAnsi" w:eastAsiaTheme="minorEastAsia" w:hAnsiTheme="minorHAnsi" w:cstheme="minorBidi"/>
              <w:noProof/>
              <w:sz w:val="22"/>
              <w:lang w:eastAsia="de-DE"/>
            </w:rPr>
          </w:pPr>
          <w:r>
            <w:fldChar w:fldCharType="begin"/>
          </w:r>
          <w:r>
            <w:instrText xml:space="preserve"> TOC \o "1-3" \h \z \u </w:instrText>
          </w:r>
          <w:r>
            <w:fldChar w:fldCharType="separate"/>
          </w:r>
          <w:hyperlink w:anchor="_Toc136362379" w:history="1">
            <w:r w:rsidR="00093068" w:rsidRPr="00CC2AAC">
              <w:rPr>
                <w:rStyle w:val="Hyperlink"/>
                <w:noProof/>
              </w:rPr>
              <w:t>Abstract</w:t>
            </w:r>
            <w:r w:rsidR="00093068">
              <w:rPr>
                <w:noProof/>
                <w:webHidden/>
              </w:rPr>
              <w:tab/>
            </w:r>
            <w:r w:rsidR="00093068">
              <w:rPr>
                <w:noProof/>
                <w:webHidden/>
              </w:rPr>
              <w:fldChar w:fldCharType="begin"/>
            </w:r>
            <w:r w:rsidR="00093068">
              <w:rPr>
                <w:noProof/>
                <w:webHidden/>
              </w:rPr>
              <w:instrText xml:space="preserve"> PAGEREF _Toc136362379 \h </w:instrText>
            </w:r>
            <w:r w:rsidR="00093068">
              <w:rPr>
                <w:noProof/>
                <w:webHidden/>
              </w:rPr>
            </w:r>
            <w:r w:rsidR="00093068">
              <w:rPr>
                <w:noProof/>
                <w:webHidden/>
              </w:rPr>
              <w:fldChar w:fldCharType="separate"/>
            </w:r>
            <w:r w:rsidR="00093068">
              <w:rPr>
                <w:noProof/>
                <w:webHidden/>
              </w:rPr>
              <w:t>3</w:t>
            </w:r>
            <w:r w:rsidR="00093068">
              <w:rPr>
                <w:noProof/>
                <w:webHidden/>
              </w:rPr>
              <w:fldChar w:fldCharType="end"/>
            </w:r>
          </w:hyperlink>
        </w:p>
        <w:p w14:paraId="7FEC3BF8" w14:textId="6E38ED11" w:rsidR="00093068" w:rsidRDefault="005D04F4">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380" w:history="1">
            <w:r w:rsidR="00093068" w:rsidRPr="00CC2AAC">
              <w:rPr>
                <w:rStyle w:val="Hyperlink"/>
                <w:noProof/>
              </w:rPr>
              <w:t>1.</w:t>
            </w:r>
            <w:r w:rsidR="00093068">
              <w:rPr>
                <w:rFonts w:asciiTheme="minorHAnsi" w:eastAsiaTheme="minorEastAsia" w:hAnsiTheme="minorHAnsi" w:cstheme="minorBidi"/>
                <w:noProof/>
                <w:sz w:val="22"/>
                <w:lang w:eastAsia="de-DE"/>
              </w:rPr>
              <w:tab/>
            </w:r>
            <w:r w:rsidR="00093068" w:rsidRPr="00CC2AAC">
              <w:rPr>
                <w:rStyle w:val="Hyperlink"/>
                <w:noProof/>
              </w:rPr>
              <w:t>Einführung</w:t>
            </w:r>
            <w:r w:rsidR="00093068">
              <w:rPr>
                <w:noProof/>
                <w:webHidden/>
              </w:rPr>
              <w:tab/>
            </w:r>
            <w:r w:rsidR="00093068">
              <w:rPr>
                <w:noProof/>
                <w:webHidden/>
              </w:rPr>
              <w:fldChar w:fldCharType="begin"/>
            </w:r>
            <w:r w:rsidR="00093068">
              <w:rPr>
                <w:noProof/>
                <w:webHidden/>
              </w:rPr>
              <w:instrText xml:space="preserve"> PAGEREF _Toc136362380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24C59E51" w14:textId="48DD8573"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1" w:history="1">
            <w:r w:rsidR="00093068" w:rsidRPr="00CC2AAC">
              <w:rPr>
                <w:rStyle w:val="Hyperlink"/>
                <w:noProof/>
              </w:rPr>
              <w:t>1.1.</w:t>
            </w:r>
            <w:r w:rsidR="00093068">
              <w:rPr>
                <w:rFonts w:asciiTheme="minorHAnsi" w:eastAsiaTheme="minorEastAsia" w:hAnsiTheme="minorHAnsi" w:cstheme="minorBidi"/>
                <w:noProof/>
                <w:sz w:val="22"/>
                <w:lang w:eastAsia="de-DE"/>
              </w:rPr>
              <w:tab/>
            </w:r>
            <w:r w:rsidR="00093068" w:rsidRPr="00CC2AAC">
              <w:rPr>
                <w:rStyle w:val="Hyperlink"/>
                <w:noProof/>
              </w:rPr>
              <w:t>Motivation</w:t>
            </w:r>
            <w:r w:rsidR="00093068">
              <w:rPr>
                <w:noProof/>
                <w:webHidden/>
              </w:rPr>
              <w:tab/>
            </w:r>
            <w:r w:rsidR="00093068">
              <w:rPr>
                <w:noProof/>
                <w:webHidden/>
              </w:rPr>
              <w:fldChar w:fldCharType="begin"/>
            </w:r>
            <w:r w:rsidR="00093068">
              <w:rPr>
                <w:noProof/>
                <w:webHidden/>
              </w:rPr>
              <w:instrText xml:space="preserve"> PAGEREF _Toc136362381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4C5761C4" w14:textId="7D01B4CC"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2" w:history="1">
            <w:r w:rsidR="00093068" w:rsidRPr="00CC2AAC">
              <w:rPr>
                <w:rStyle w:val="Hyperlink"/>
                <w:noProof/>
              </w:rPr>
              <w:t>1.2.</w:t>
            </w:r>
            <w:r w:rsidR="00093068">
              <w:rPr>
                <w:rFonts w:asciiTheme="minorHAnsi" w:eastAsiaTheme="minorEastAsia" w:hAnsiTheme="minorHAnsi" w:cstheme="minorBidi"/>
                <w:noProof/>
                <w:sz w:val="22"/>
                <w:lang w:eastAsia="de-DE"/>
              </w:rPr>
              <w:tab/>
            </w:r>
            <w:r w:rsidR="00093068" w:rsidRPr="00CC2AAC">
              <w:rPr>
                <w:rStyle w:val="Hyperlink"/>
                <w:noProof/>
              </w:rPr>
              <w:t>Aufbau der Thesis</w:t>
            </w:r>
            <w:r w:rsidR="00093068">
              <w:rPr>
                <w:noProof/>
                <w:webHidden/>
              </w:rPr>
              <w:tab/>
            </w:r>
            <w:r w:rsidR="00093068">
              <w:rPr>
                <w:noProof/>
                <w:webHidden/>
              </w:rPr>
              <w:fldChar w:fldCharType="begin"/>
            </w:r>
            <w:r w:rsidR="00093068">
              <w:rPr>
                <w:noProof/>
                <w:webHidden/>
              </w:rPr>
              <w:instrText xml:space="preserve"> PAGEREF _Toc136362382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4F4E7BF6" w14:textId="01520EEC" w:rsidR="00093068" w:rsidRDefault="005D04F4">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383" w:history="1">
            <w:r w:rsidR="00093068" w:rsidRPr="00CC2AAC">
              <w:rPr>
                <w:rStyle w:val="Hyperlink"/>
                <w:noProof/>
              </w:rPr>
              <w:t>2.</w:t>
            </w:r>
            <w:r w:rsidR="00093068">
              <w:rPr>
                <w:rFonts w:asciiTheme="minorHAnsi" w:eastAsiaTheme="minorEastAsia" w:hAnsiTheme="minorHAnsi" w:cstheme="minorBidi"/>
                <w:noProof/>
                <w:sz w:val="22"/>
                <w:lang w:eastAsia="de-DE"/>
              </w:rPr>
              <w:tab/>
            </w:r>
            <w:r w:rsidR="00093068" w:rsidRPr="00CC2AAC">
              <w:rPr>
                <w:rStyle w:val="Hyperlink"/>
                <w:noProof/>
              </w:rPr>
              <w:t>Grundlagen</w:t>
            </w:r>
            <w:r w:rsidR="00093068">
              <w:rPr>
                <w:noProof/>
                <w:webHidden/>
              </w:rPr>
              <w:tab/>
            </w:r>
            <w:r w:rsidR="00093068">
              <w:rPr>
                <w:noProof/>
                <w:webHidden/>
              </w:rPr>
              <w:fldChar w:fldCharType="begin"/>
            </w:r>
            <w:r w:rsidR="00093068">
              <w:rPr>
                <w:noProof/>
                <w:webHidden/>
              </w:rPr>
              <w:instrText xml:space="preserve"> PAGEREF _Toc136362383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10F66B74" w14:textId="1A67B5C8"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4" w:history="1">
            <w:r w:rsidR="00093068" w:rsidRPr="00CC2AAC">
              <w:rPr>
                <w:rStyle w:val="Hyperlink"/>
                <w:noProof/>
              </w:rPr>
              <w:t>2.1.</w:t>
            </w:r>
            <w:r w:rsidR="00093068">
              <w:rPr>
                <w:rFonts w:asciiTheme="minorHAnsi" w:eastAsiaTheme="minorEastAsia" w:hAnsiTheme="minorHAnsi" w:cstheme="minorBidi"/>
                <w:noProof/>
                <w:sz w:val="22"/>
                <w:lang w:eastAsia="de-DE"/>
              </w:rPr>
              <w:tab/>
            </w:r>
            <w:r w:rsidR="00093068" w:rsidRPr="00CC2AAC">
              <w:rPr>
                <w:rStyle w:val="Hyperlink"/>
                <w:noProof/>
              </w:rPr>
              <w:t>Stand der Forschung</w:t>
            </w:r>
            <w:r w:rsidR="00093068">
              <w:rPr>
                <w:noProof/>
                <w:webHidden/>
              </w:rPr>
              <w:tab/>
            </w:r>
            <w:r w:rsidR="00093068">
              <w:rPr>
                <w:noProof/>
                <w:webHidden/>
              </w:rPr>
              <w:fldChar w:fldCharType="begin"/>
            </w:r>
            <w:r w:rsidR="00093068">
              <w:rPr>
                <w:noProof/>
                <w:webHidden/>
              </w:rPr>
              <w:instrText xml:space="preserve"> PAGEREF _Toc136362384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588507DF" w14:textId="31C9F24C"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5" w:history="1">
            <w:r w:rsidR="00093068" w:rsidRPr="00CC2AAC">
              <w:rPr>
                <w:rStyle w:val="Hyperlink"/>
                <w:noProof/>
              </w:rPr>
              <w:t>2.2.</w:t>
            </w:r>
            <w:r w:rsidR="00093068">
              <w:rPr>
                <w:rFonts w:asciiTheme="minorHAnsi" w:eastAsiaTheme="minorEastAsia" w:hAnsiTheme="minorHAnsi" w:cstheme="minorBidi"/>
                <w:noProof/>
                <w:sz w:val="22"/>
                <w:lang w:eastAsia="de-DE"/>
              </w:rPr>
              <w:tab/>
            </w:r>
            <w:r w:rsidR="00093068" w:rsidRPr="00CC2AAC">
              <w:rPr>
                <w:rStyle w:val="Hyperlink"/>
                <w:noProof/>
              </w:rPr>
              <w:t>Computer Vision</w:t>
            </w:r>
            <w:r w:rsidR="00093068">
              <w:rPr>
                <w:noProof/>
                <w:webHidden/>
              </w:rPr>
              <w:tab/>
            </w:r>
            <w:r w:rsidR="00093068">
              <w:rPr>
                <w:noProof/>
                <w:webHidden/>
              </w:rPr>
              <w:fldChar w:fldCharType="begin"/>
            </w:r>
            <w:r w:rsidR="00093068">
              <w:rPr>
                <w:noProof/>
                <w:webHidden/>
              </w:rPr>
              <w:instrText xml:space="preserve"> PAGEREF _Toc136362385 \h </w:instrText>
            </w:r>
            <w:r w:rsidR="00093068">
              <w:rPr>
                <w:noProof/>
                <w:webHidden/>
              </w:rPr>
            </w:r>
            <w:r w:rsidR="00093068">
              <w:rPr>
                <w:noProof/>
                <w:webHidden/>
              </w:rPr>
              <w:fldChar w:fldCharType="separate"/>
            </w:r>
            <w:r w:rsidR="00093068">
              <w:rPr>
                <w:noProof/>
                <w:webHidden/>
              </w:rPr>
              <w:t>6</w:t>
            </w:r>
            <w:r w:rsidR="00093068">
              <w:rPr>
                <w:noProof/>
                <w:webHidden/>
              </w:rPr>
              <w:fldChar w:fldCharType="end"/>
            </w:r>
          </w:hyperlink>
        </w:p>
        <w:p w14:paraId="028BE1D6" w14:textId="038E596E"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6" w:history="1">
            <w:r w:rsidR="00093068" w:rsidRPr="00CC2AAC">
              <w:rPr>
                <w:rStyle w:val="Hyperlink"/>
                <w:noProof/>
              </w:rPr>
              <w:t>2.3.</w:t>
            </w:r>
            <w:r w:rsidR="00093068">
              <w:rPr>
                <w:rFonts w:asciiTheme="minorHAnsi" w:eastAsiaTheme="minorEastAsia" w:hAnsiTheme="minorHAnsi" w:cstheme="minorBidi"/>
                <w:noProof/>
                <w:sz w:val="22"/>
                <w:lang w:eastAsia="de-DE"/>
              </w:rPr>
              <w:tab/>
            </w:r>
            <w:r w:rsidR="00093068" w:rsidRPr="00CC2AAC">
              <w:rPr>
                <w:rStyle w:val="Hyperlink"/>
                <w:noProof/>
              </w:rPr>
              <w:t>Machine Learning</w:t>
            </w:r>
            <w:r w:rsidR="00093068">
              <w:rPr>
                <w:noProof/>
                <w:webHidden/>
              </w:rPr>
              <w:tab/>
            </w:r>
            <w:r w:rsidR="00093068">
              <w:rPr>
                <w:noProof/>
                <w:webHidden/>
              </w:rPr>
              <w:fldChar w:fldCharType="begin"/>
            </w:r>
            <w:r w:rsidR="00093068">
              <w:rPr>
                <w:noProof/>
                <w:webHidden/>
              </w:rPr>
              <w:instrText xml:space="preserve"> PAGEREF _Toc136362386 \h </w:instrText>
            </w:r>
            <w:r w:rsidR="00093068">
              <w:rPr>
                <w:noProof/>
                <w:webHidden/>
              </w:rPr>
            </w:r>
            <w:r w:rsidR="00093068">
              <w:rPr>
                <w:noProof/>
                <w:webHidden/>
              </w:rPr>
              <w:fldChar w:fldCharType="separate"/>
            </w:r>
            <w:r w:rsidR="00093068">
              <w:rPr>
                <w:noProof/>
                <w:webHidden/>
              </w:rPr>
              <w:t>6</w:t>
            </w:r>
            <w:r w:rsidR="00093068">
              <w:rPr>
                <w:noProof/>
                <w:webHidden/>
              </w:rPr>
              <w:fldChar w:fldCharType="end"/>
            </w:r>
          </w:hyperlink>
        </w:p>
        <w:p w14:paraId="4B6390D4" w14:textId="3F5A2467" w:rsidR="00093068" w:rsidRDefault="005D04F4">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387" w:history="1">
            <w:r w:rsidR="00093068" w:rsidRPr="00CC2AAC">
              <w:rPr>
                <w:rStyle w:val="Hyperlink"/>
                <w:noProof/>
              </w:rPr>
              <w:t>3.</w:t>
            </w:r>
            <w:r w:rsidR="00093068">
              <w:rPr>
                <w:rFonts w:asciiTheme="minorHAnsi" w:eastAsiaTheme="minorEastAsia" w:hAnsiTheme="minorHAnsi" w:cstheme="minorBidi"/>
                <w:noProof/>
                <w:sz w:val="22"/>
                <w:lang w:eastAsia="de-DE"/>
              </w:rPr>
              <w:tab/>
            </w:r>
            <w:r w:rsidR="00093068" w:rsidRPr="00CC2AAC">
              <w:rPr>
                <w:rStyle w:val="Hyperlink"/>
                <w:noProof/>
              </w:rPr>
              <w:t>KIs im Bereich Unterhaltung</w:t>
            </w:r>
            <w:r w:rsidR="00093068">
              <w:rPr>
                <w:noProof/>
                <w:webHidden/>
              </w:rPr>
              <w:tab/>
            </w:r>
            <w:r w:rsidR="00093068">
              <w:rPr>
                <w:noProof/>
                <w:webHidden/>
              </w:rPr>
              <w:fldChar w:fldCharType="begin"/>
            </w:r>
            <w:r w:rsidR="00093068">
              <w:rPr>
                <w:noProof/>
                <w:webHidden/>
              </w:rPr>
              <w:instrText xml:space="preserve"> PAGEREF _Toc136362387 \h </w:instrText>
            </w:r>
            <w:r w:rsidR="00093068">
              <w:rPr>
                <w:noProof/>
                <w:webHidden/>
              </w:rPr>
            </w:r>
            <w:r w:rsidR="00093068">
              <w:rPr>
                <w:noProof/>
                <w:webHidden/>
              </w:rPr>
              <w:fldChar w:fldCharType="separate"/>
            </w:r>
            <w:r w:rsidR="00093068">
              <w:rPr>
                <w:noProof/>
                <w:webHidden/>
              </w:rPr>
              <w:t>6</w:t>
            </w:r>
            <w:r w:rsidR="00093068">
              <w:rPr>
                <w:noProof/>
                <w:webHidden/>
              </w:rPr>
              <w:fldChar w:fldCharType="end"/>
            </w:r>
          </w:hyperlink>
        </w:p>
        <w:p w14:paraId="45B7F6CD" w14:textId="2F87B5A6"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8" w:history="1">
            <w:r w:rsidR="00093068" w:rsidRPr="00CC2AAC">
              <w:rPr>
                <w:rStyle w:val="Hyperlink"/>
                <w:noProof/>
              </w:rPr>
              <w:t>3.1.</w:t>
            </w:r>
            <w:r w:rsidR="00093068">
              <w:rPr>
                <w:rFonts w:asciiTheme="minorHAnsi" w:eastAsiaTheme="minorEastAsia" w:hAnsiTheme="minorHAnsi" w:cstheme="minorBidi"/>
                <w:noProof/>
                <w:sz w:val="22"/>
                <w:lang w:eastAsia="de-DE"/>
              </w:rPr>
              <w:tab/>
            </w:r>
            <w:r w:rsidR="00093068" w:rsidRPr="00CC2AAC">
              <w:rPr>
                <w:rStyle w:val="Hyperlink"/>
                <w:noProof/>
              </w:rPr>
              <w:t>Videospiele</w:t>
            </w:r>
            <w:r w:rsidR="00093068">
              <w:rPr>
                <w:noProof/>
                <w:webHidden/>
              </w:rPr>
              <w:tab/>
            </w:r>
            <w:r w:rsidR="00093068">
              <w:rPr>
                <w:noProof/>
                <w:webHidden/>
              </w:rPr>
              <w:fldChar w:fldCharType="begin"/>
            </w:r>
            <w:r w:rsidR="00093068">
              <w:rPr>
                <w:noProof/>
                <w:webHidden/>
              </w:rPr>
              <w:instrText xml:space="preserve"> PAGEREF _Toc136362388 \h </w:instrText>
            </w:r>
            <w:r w:rsidR="00093068">
              <w:rPr>
                <w:noProof/>
                <w:webHidden/>
              </w:rPr>
            </w:r>
            <w:r w:rsidR="00093068">
              <w:rPr>
                <w:noProof/>
                <w:webHidden/>
              </w:rPr>
              <w:fldChar w:fldCharType="separate"/>
            </w:r>
            <w:r w:rsidR="00093068">
              <w:rPr>
                <w:noProof/>
                <w:webHidden/>
              </w:rPr>
              <w:t>6</w:t>
            </w:r>
            <w:r w:rsidR="00093068">
              <w:rPr>
                <w:noProof/>
                <w:webHidden/>
              </w:rPr>
              <w:fldChar w:fldCharType="end"/>
            </w:r>
          </w:hyperlink>
        </w:p>
        <w:p w14:paraId="3D83E286" w14:textId="0BC5AE33"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9" w:history="1">
            <w:r w:rsidR="00093068" w:rsidRPr="00CC2AAC">
              <w:rPr>
                <w:rStyle w:val="Hyperlink"/>
                <w:noProof/>
              </w:rPr>
              <w:t>3.2.</w:t>
            </w:r>
            <w:r w:rsidR="00093068">
              <w:rPr>
                <w:rFonts w:asciiTheme="minorHAnsi" w:eastAsiaTheme="minorEastAsia" w:hAnsiTheme="minorHAnsi" w:cstheme="minorBidi"/>
                <w:noProof/>
                <w:sz w:val="22"/>
                <w:lang w:eastAsia="de-DE"/>
              </w:rPr>
              <w:tab/>
            </w:r>
            <w:r w:rsidR="00093068" w:rsidRPr="00CC2AAC">
              <w:rPr>
                <w:rStyle w:val="Hyperlink"/>
                <w:noProof/>
              </w:rPr>
              <w:t>Livestreaming</w:t>
            </w:r>
            <w:r w:rsidR="00093068">
              <w:rPr>
                <w:noProof/>
                <w:webHidden/>
              </w:rPr>
              <w:tab/>
            </w:r>
            <w:r w:rsidR="00093068">
              <w:rPr>
                <w:noProof/>
                <w:webHidden/>
              </w:rPr>
              <w:fldChar w:fldCharType="begin"/>
            </w:r>
            <w:r w:rsidR="00093068">
              <w:rPr>
                <w:noProof/>
                <w:webHidden/>
              </w:rPr>
              <w:instrText xml:space="preserve"> PAGEREF _Toc136362389 \h </w:instrText>
            </w:r>
            <w:r w:rsidR="00093068">
              <w:rPr>
                <w:noProof/>
                <w:webHidden/>
              </w:rPr>
            </w:r>
            <w:r w:rsidR="00093068">
              <w:rPr>
                <w:noProof/>
                <w:webHidden/>
              </w:rPr>
              <w:fldChar w:fldCharType="separate"/>
            </w:r>
            <w:r w:rsidR="00093068">
              <w:rPr>
                <w:noProof/>
                <w:webHidden/>
              </w:rPr>
              <w:t>7</w:t>
            </w:r>
            <w:r w:rsidR="00093068">
              <w:rPr>
                <w:noProof/>
                <w:webHidden/>
              </w:rPr>
              <w:fldChar w:fldCharType="end"/>
            </w:r>
          </w:hyperlink>
        </w:p>
        <w:p w14:paraId="07961689" w14:textId="7889FEFC" w:rsidR="00093068" w:rsidRDefault="005D04F4">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390" w:history="1">
            <w:r w:rsidR="00093068" w:rsidRPr="00CC2AAC">
              <w:rPr>
                <w:rStyle w:val="Hyperlink"/>
                <w:noProof/>
              </w:rPr>
              <w:t>4.</w:t>
            </w:r>
            <w:r w:rsidR="00093068">
              <w:rPr>
                <w:rFonts w:asciiTheme="minorHAnsi" w:eastAsiaTheme="minorEastAsia" w:hAnsiTheme="minorHAnsi" w:cstheme="minorBidi"/>
                <w:noProof/>
                <w:sz w:val="22"/>
                <w:lang w:eastAsia="de-DE"/>
              </w:rPr>
              <w:tab/>
            </w:r>
            <w:r w:rsidR="00093068" w:rsidRPr="00CC2AAC">
              <w:rPr>
                <w:rStyle w:val="Hyperlink"/>
                <w:noProof/>
              </w:rPr>
              <w:t>Entwicklung</w:t>
            </w:r>
            <w:r w:rsidR="00093068">
              <w:rPr>
                <w:noProof/>
                <w:webHidden/>
              </w:rPr>
              <w:tab/>
            </w:r>
            <w:r w:rsidR="00093068">
              <w:rPr>
                <w:noProof/>
                <w:webHidden/>
              </w:rPr>
              <w:fldChar w:fldCharType="begin"/>
            </w:r>
            <w:r w:rsidR="00093068">
              <w:rPr>
                <w:noProof/>
                <w:webHidden/>
              </w:rPr>
              <w:instrText xml:space="preserve"> PAGEREF _Toc136362390 \h </w:instrText>
            </w:r>
            <w:r w:rsidR="00093068">
              <w:rPr>
                <w:noProof/>
                <w:webHidden/>
              </w:rPr>
            </w:r>
            <w:r w:rsidR="00093068">
              <w:rPr>
                <w:noProof/>
                <w:webHidden/>
              </w:rPr>
              <w:fldChar w:fldCharType="separate"/>
            </w:r>
            <w:r w:rsidR="00093068">
              <w:rPr>
                <w:noProof/>
                <w:webHidden/>
              </w:rPr>
              <w:t>7</w:t>
            </w:r>
            <w:r w:rsidR="00093068">
              <w:rPr>
                <w:noProof/>
                <w:webHidden/>
              </w:rPr>
              <w:fldChar w:fldCharType="end"/>
            </w:r>
          </w:hyperlink>
        </w:p>
        <w:p w14:paraId="23EB2FCE" w14:textId="4DC03A1B"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91" w:history="1">
            <w:r w:rsidR="00093068" w:rsidRPr="00CC2AAC">
              <w:rPr>
                <w:rStyle w:val="Hyperlink"/>
                <w:noProof/>
              </w:rPr>
              <w:t>4.1.</w:t>
            </w:r>
            <w:r w:rsidR="00093068">
              <w:rPr>
                <w:rFonts w:asciiTheme="minorHAnsi" w:eastAsiaTheme="minorEastAsia" w:hAnsiTheme="minorHAnsi" w:cstheme="minorBidi"/>
                <w:noProof/>
                <w:sz w:val="22"/>
                <w:lang w:eastAsia="de-DE"/>
              </w:rPr>
              <w:tab/>
            </w:r>
            <w:r w:rsidR="00093068" w:rsidRPr="00CC2AAC">
              <w:rPr>
                <w:rStyle w:val="Hyperlink"/>
                <w:noProof/>
              </w:rPr>
              <w:t>Spielprinzip, Projektablauf und Anforderungen</w:t>
            </w:r>
            <w:r w:rsidR="00093068">
              <w:rPr>
                <w:noProof/>
                <w:webHidden/>
              </w:rPr>
              <w:tab/>
            </w:r>
            <w:r w:rsidR="00093068">
              <w:rPr>
                <w:noProof/>
                <w:webHidden/>
              </w:rPr>
              <w:fldChar w:fldCharType="begin"/>
            </w:r>
            <w:r w:rsidR="00093068">
              <w:rPr>
                <w:noProof/>
                <w:webHidden/>
              </w:rPr>
              <w:instrText xml:space="preserve"> PAGEREF _Toc136362391 \h </w:instrText>
            </w:r>
            <w:r w:rsidR="00093068">
              <w:rPr>
                <w:noProof/>
                <w:webHidden/>
              </w:rPr>
            </w:r>
            <w:r w:rsidR="00093068">
              <w:rPr>
                <w:noProof/>
                <w:webHidden/>
              </w:rPr>
              <w:fldChar w:fldCharType="separate"/>
            </w:r>
            <w:r w:rsidR="00093068">
              <w:rPr>
                <w:noProof/>
                <w:webHidden/>
              </w:rPr>
              <w:t>7</w:t>
            </w:r>
            <w:r w:rsidR="00093068">
              <w:rPr>
                <w:noProof/>
                <w:webHidden/>
              </w:rPr>
              <w:fldChar w:fldCharType="end"/>
            </w:r>
          </w:hyperlink>
        </w:p>
        <w:p w14:paraId="1095C7DB" w14:textId="2540D536"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92" w:history="1">
            <w:r w:rsidR="00093068" w:rsidRPr="00CC2AAC">
              <w:rPr>
                <w:rStyle w:val="Hyperlink"/>
                <w:noProof/>
              </w:rPr>
              <w:t>4.2.</w:t>
            </w:r>
            <w:r w:rsidR="00093068">
              <w:rPr>
                <w:rFonts w:asciiTheme="minorHAnsi" w:eastAsiaTheme="minorEastAsia" w:hAnsiTheme="minorHAnsi" w:cstheme="minorBidi"/>
                <w:noProof/>
                <w:sz w:val="22"/>
                <w:lang w:eastAsia="de-DE"/>
              </w:rPr>
              <w:tab/>
            </w:r>
            <w:r w:rsidR="00093068" w:rsidRPr="00CC2AAC">
              <w:rPr>
                <w:rStyle w:val="Hyperlink"/>
                <w:noProof/>
              </w:rPr>
              <w:t>Umsetzung der verschiedenen Bestandteile</w:t>
            </w:r>
            <w:r w:rsidR="00093068">
              <w:rPr>
                <w:noProof/>
                <w:webHidden/>
              </w:rPr>
              <w:tab/>
            </w:r>
            <w:r w:rsidR="00093068">
              <w:rPr>
                <w:noProof/>
                <w:webHidden/>
              </w:rPr>
              <w:fldChar w:fldCharType="begin"/>
            </w:r>
            <w:r w:rsidR="00093068">
              <w:rPr>
                <w:noProof/>
                <w:webHidden/>
              </w:rPr>
              <w:instrText xml:space="preserve"> PAGEREF _Toc136362392 \h </w:instrText>
            </w:r>
            <w:r w:rsidR="00093068">
              <w:rPr>
                <w:noProof/>
                <w:webHidden/>
              </w:rPr>
            </w:r>
            <w:r w:rsidR="00093068">
              <w:rPr>
                <w:noProof/>
                <w:webHidden/>
              </w:rPr>
              <w:fldChar w:fldCharType="separate"/>
            </w:r>
            <w:r w:rsidR="00093068">
              <w:rPr>
                <w:noProof/>
                <w:webHidden/>
              </w:rPr>
              <w:t>8</w:t>
            </w:r>
            <w:r w:rsidR="00093068">
              <w:rPr>
                <w:noProof/>
                <w:webHidden/>
              </w:rPr>
              <w:fldChar w:fldCharType="end"/>
            </w:r>
          </w:hyperlink>
        </w:p>
        <w:p w14:paraId="5D20E41D" w14:textId="2689E753" w:rsidR="00093068" w:rsidRDefault="005D04F4">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3" w:history="1">
            <w:r w:rsidR="00093068" w:rsidRPr="00CC2AAC">
              <w:rPr>
                <w:rStyle w:val="Hyperlink"/>
                <w:noProof/>
              </w:rPr>
              <w:t>4.2.1.</w:t>
            </w:r>
            <w:r w:rsidR="00093068">
              <w:rPr>
                <w:rFonts w:asciiTheme="minorHAnsi" w:eastAsiaTheme="minorEastAsia" w:hAnsiTheme="minorHAnsi" w:cstheme="minorBidi"/>
                <w:noProof/>
                <w:sz w:val="22"/>
                <w:lang w:eastAsia="de-DE"/>
              </w:rPr>
              <w:tab/>
            </w:r>
            <w:r w:rsidR="00093068" w:rsidRPr="00CC2AAC">
              <w:rPr>
                <w:rStyle w:val="Hyperlink"/>
                <w:noProof/>
              </w:rPr>
              <w:t>Screenshots</w:t>
            </w:r>
            <w:r w:rsidR="00093068">
              <w:rPr>
                <w:noProof/>
                <w:webHidden/>
              </w:rPr>
              <w:tab/>
            </w:r>
            <w:r w:rsidR="00093068">
              <w:rPr>
                <w:noProof/>
                <w:webHidden/>
              </w:rPr>
              <w:fldChar w:fldCharType="begin"/>
            </w:r>
            <w:r w:rsidR="00093068">
              <w:rPr>
                <w:noProof/>
                <w:webHidden/>
              </w:rPr>
              <w:instrText xml:space="preserve"> PAGEREF _Toc136362393 \h </w:instrText>
            </w:r>
            <w:r w:rsidR="00093068">
              <w:rPr>
                <w:noProof/>
                <w:webHidden/>
              </w:rPr>
            </w:r>
            <w:r w:rsidR="00093068">
              <w:rPr>
                <w:noProof/>
                <w:webHidden/>
              </w:rPr>
              <w:fldChar w:fldCharType="separate"/>
            </w:r>
            <w:r w:rsidR="00093068">
              <w:rPr>
                <w:noProof/>
                <w:webHidden/>
              </w:rPr>
              <w:t>9</w:t>
            </w:r>
            <w:r w:rsidR="00093068">
              <w:rPr>
                <w:noProof/>
                <w:webHidden/>
              </w:rPr>
              <w:fldChar w:fldCharType="end"/>
            </w:r>
          </w:hyperlink>
        </w:p>
        <w:p w14:paraId="51DC1848" w14:textId="65E8EFB2" w:rsidR="00093068" w:rsidRDefault="005D04F4">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4" w:history="1">
            <w:r w:rsidR="00093068" w:rsidRPr="00CC2AAC">
              <w:rPr>
                <w:rStyle w:val="Hyperlink"/>
                <w:noProof/>
              </w:rPr>
              <w:t>4.2.2.</w:t>
            </w:r>
            <w:r w:rsidR="00093068">
              <w:rPr>
                <w:rFonts w:asciiTheme="minorHAnsi" w:eastAsiaTheme="minorEastAsia" w:hAnsiTheme="minorHAnsi" w:cstheme="minorBidi"/>
                <w:noProof/>
                <w:sz w:val="22"/>
                <w:lang w:eastAsia="de-DE"/>
              </w:rPr>
              <w:tab/>
            </w:r>
            <w:r w:rsidR="00093068" w:rsidRPr="00CC2AAC">
              <w:rPr>
                <w:rStyle w:val="Hyperlink"/>
                <w:noProof/>
              </w:rPr>
              <w:t>Input Sending</w:t>
            </w:r>
            <w:r w:rsidR="00093068">
              <w:rPr>
                <w:noProof/>
                <w:webHidden/>
              </w:rPr>
              <w:tab/>
            </w:r>
            <w:r w:rsidR="00093068">
              <w:rPr>
                <w:noProof/>
                <w:webHidden/>
              </w:rPr>
              <w:fldChar w:fldCharType="begin"/>
            </w:r>
            <w:r w:rsidR="00093068">
              <w:rPr>
                <w:noProof/>
                <w:webHidden/>
              </w:rPr>
              <w:instrText xml:space="preserve"> PAGEREF _Toc136362394 \h </w:instrText>
            </w:r>
            <w:r w:rsidR="00093068">
              <w:rPr>
                <w:noProof/>
                <w:webHidden/>
              </w:rPr>
            </w:r>
            <w:r w:rsidR="00093068">
              <w:rPr>
                <w:noProof/>
                <w:webHidden/>
              </w:rPr>
              <w:fldChar w:fldCharType="separate"/>
            </w:r>
            <w:r w:rsidR="00093068">
              <w:rPr>
                <w:noProof/>
                <w:webHidden/>
              </w:rPr>
              <w:t>12</w:t>
            </w:r>
            <w:r w:rsidR="00093068">
              <w:rPr>
                <w:noProof/>
                <w:webHidden/>
              </w:rPr>
              <w:fldChar w:fldCharType="end"/>
            </w:r>
          </w:hyperlink>
        </w:p>
        <w:p w14:paraId="039C63A4" w14:textId="6B1BC363" w:rsidR="00093068" w:rsidRDefault="005D04F4">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5" w:history="1">
            <w:r w:rsidR="00093068" w:rsidRPr="00CC2AAC">
              <w:rPr>
                <w:rStyle w:val="Hyperlink"/>
                <w:noProof/>
              </w:rPr>
              <w:t>4.2.3.</w:t>
            </w:r>
            <w:r w:rsidR="00093068">
              <w:rPr>
                <w:rFonts w:asciiTheme="minorHAnsi" w:eastAsiaTheme="minorEastAsia" w:hAnsiTheme="minorHAnsi" w:cstheme="minorBidi"/>
                <w:noProof/>
                <w:sz w:val="22"/>
                <w:lang w:eastAsia="de-DE"/>
              </w:rPr>
              <w:tab/>
            </w:r>
            <w:r w:rsidR="00093068" w:rsidRPr="00CC2AAC">
              <w:rPr>
                <w:rStyle w:val="Hyperlink"/>
                <w:noProof/>
              </w:rPr>
              <w:t>Pattern Matching</w:t>
            </w:r>
            <w:r w:rsidR="00093068">
              <w:rPr>
                <w:noProof/>
                <w:webHidden/>
              </w:rPr>
              <w:tab/>
            </w:r>
            <w:r w:rsidR="00093068">
              <w:rPr>
                <w:noProof/>
                <w:webHidden/>
              </w:rPr>
              <w:fldChar w:fldCharType="begin"/>
            </w:r>
            <w:r w:rsidR="00093068">
              <w:rPr>
                <w:noProof/>
                <w:webHidden/>
              </w:rPr>
              <w:instrText xml:space="preserve"> PAGEREF _Toc136362395 \h </w:instrText>
            </w:r>
            <w:r w:rsidR="00093068">
              <w:rPr>
                <w:noProof/>
                <w:webHidden/>
              </w:rPr>
            </w:r>
            <w:r w:rsidR="00093068">
              <w:rPr>
                <w:noProof/>
                <w:webHidden/>
              </w:rPr>
              <w:fldChar w:fldCharType="separate"/>
            </w:r>
            <w:r w:rsidR="00093068">
              <w:rPr>
                <w:noProof/>
                <w:webHidden/>
              </w:rPr>
              <w:t>13</w:t>
            </w:r>
            <w:r w:rsidR="00093068">
              <w:rPr>
                <w:noProof/>
                <w:webHidden/>
              </w:rPr>
              <w:fldChar w:fldCharType="end"/>
            </w:r>
          </w:hyperlink>
        </w:p>
        <w:p w14:paraId="21A74A1F" w14:textId="233E7726" w:rsidR="00093068" w:rsidRDefault="005D04F4">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6" w:history="1">
            <w:r w:rsidR="00093068" w:rsidRPr="00CC2AAC">
              <w:rPr>
                <w:rStyle w:val="Hyperlink"/>
                <w:noProof/>
              </w:rPr>
              <w:t>4.2.4.</w:t>
            </w:r>
            <w:r w:rsidR="00093068">
              <w:rPr>
                <w:rFonts w:asciiTheme="minorHAnsi" w:eastAsiaTheme="minorEastAsia" w:hAnsiTheme="minorHAnsi" w:cstheme="minorBidi"/>
                <w:noProof/>
                <w:sz w:val="22"/>
                <w:lang w:eastAsia="de-DE"/>
              </w:rPr>
              <w:tab/>
            </w:r>
            <w:r w:rsidR="00093068" w:rsidRPr="00CC2AAC">
              <w:rPr>
                <w:rStyle w:val="Hyperlink"/>
                <w:noProof/>
              </w:rPr>
              <w:t>Kombination der Module</w:t>
            </w:r>
            <w:r w:rsidR="00093068">
              <w:rPr>
                <w:noProof/>
                <w:webHidden/>
              </w:rPr>
              <w:tab/>
            </w:r>
            <w:r w:rsidR="00093068">
              <w:rPr>
                <w:noProof/>
                <w:webHidden/>
              </w:rPr>
              <w:fldChar w:fldCharType="begin"/>
            </w:r>
            <w:r w:rsidR="00093068">
              <w:rPr>
                <w:noProof/>
                <w:webHidden/>
              </w:rPr>
              <w:instrText xml:space="preserve"> PAGEREF _Toc136362396 \h </w:instrText>
            </w:r>
            <w:r w:rsidR="00093068">
              <w:rPr>
                <w:noProof/>
                <w:webHidden/>
              </w:rPr>
            </w:r>
            <w:r w:rsidR="00093068">
              <w:rPr>
                <w:noProof/>
                <w:webHidden/>
              </w:rPr>
              <w:fldChar w:fldCharType="separate"/>
            </w:r>
            <w:r w:rsidR="00093068">
              <w:rPr>
                <w:noProof/>
                <w:webHidden/>
              </w:rPr>
              <w:t>14</w:t>
            </w:r>
            <w:r w:rsidR="00093068">
              <w:rPr>
                <w:noProof/>
                <w:webHidden/>
              </w:rPr>
              <w:fldChar w:fldCharType="end"/>
            </w:r>
          </w:hyperlink>
        </w:p>
        <w:p w14:paraId="29D33BF0" w14:textId="4F5B19FE" w:rsidR="00093068" w:rsidRDefault="005D04F4">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7" w:history="1">
            <w:r w:rsidR="00093068" w:rsidRPr="00CC2AAC">
              <w:rPr>
                <w:rStyle w:val="Hyperlink"/>
                <w:noProof/>
              </w:rPr>
              <w:t>4.2.5.</w:t>
            </w:r>
            <w:r w:rsidR="00093068">
              <w:rPr>
                <w:rFonts w:asciiTheme="minorHAnsi" w:eastAsiaTheme="minorEastAsia" w:hAnsiTheme="minorHAnsi" w:cstheme="minorBidi"/>
                <w:noProof/>
                <w:sz w:val="22"/>
                <w:lang w:eastAsia="de-DE"/>
              </w:rPr>
              <w:tab/>
            </w:r>
            <w:r w:rsidR="00093068" w:rsidRPr="00CC2AAC">
              <w:rPr>
                <w:rStyle w:val="Hyperlink"/>
                <w:noProof/>
              </w:rPr>
              <w:t>Aufsetzen eines Environments</w:t>
            </w:r>
            <w:r w:rsidR="00093068">
              <w:rPr>
                <w:noProof/>
                <w:webHidden/>
              </w:rPr>
              <w:tab/>
            </w:r>
            <w:r w:rsidR="00093068">
              <w:rPr>
                <w:noProof/>
                <w:webHidden/>
              </w:rPr>
              <w:fldChar w:fldCharType="begin"/>
            </w:r>
            <w:r w:rsidR="00093068">
              <w:rPr>
                <w:noProof/>
                <w:webHidden/>
              </w:rPr>
              <w:instrText xml:space="preserve"> PAGEREF _Toc136362397 \h </w:instrText>
            </w:r>
            <w:r w:rsidR="00093068">
              <w:rPr>
                <w:noProof/>
                <w:webHidden/>
              </w:rPr>
            </w:r>
            <w:r w:rsidR="00093068">
              <w:rPr>
                <w:noProof/>
                <w:webHidden/>
              </w:rPr>
              <w:fldChar w:fldCharType="separate"/>
            </w:r>
            <w:r w:rsidR="00093068">
              <w:rPr>
                <w:noProof/>
                <w:webHidden/>
              </w:rPr>
              <w:t>15</w:t>
            </w:r>
            <w:r w:rsidR="00093068">
              <w:rPr>
                <w:noProof/>
                <w:webHidden/>
              </w:rPr>
              <w:fldChar w:fldCharType="end"/>
            </w:r>
          </w:hyperlink>
        </w:p>
        <w:p w14:paraId="27AF3444" w14:textId="6DE500F2" w:rsidR="00093068" w:rsidRDefault="005D04F4">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8" w:history="1">
            <w:r w:rsidR="00093068" w:rsidRPr="00CC2AAC">
              <w:rPr>
                <w:rStyle w:val="Hyperlink"/>
                <w:noProof/>
              </w:rPr>
              <w:t>4.2.6.</w:t>
            </w:r>
            <w:r w:rsidR="00093068">
              <w:rPr>
                <w:rFonts w:asciiTheme="minorHAnsi" w:eastAsiaTheme="minorEastAsia" w:hAnsiTheme="minorHAnsi" w:cstheme="minorBidi"/>
                <w:noProof/>
                <w:sz w:val="22"/>
                <w:lang w:eastAsia="de-DE"/>
              </w:rPr>
              <w:tab/>
            </w:r>
            <w:r w:rsidR="00093068" w:rsidRPr="00CC2AAC">
              <w:rPr>
                <w:rStyle w:val="Hyperlink"/>
                <w:noProof/>
              </w:rPr>
              <w:t>Jupyter Notebook</w:t>
            </w:r>
            <w:r w:rsidR="00093068">
              <w:rPr>
                <w:noProof/>
                <w:webHidden/>
              </w:rPr>
              <w:tab/>
            </w:r>
            <w:r w:rsidR="00093068">
              <w:rPr>
                <w:noProof/>
                <w:webHidden/>
              </w:rPr>
              <w:fldChar w:fldCharType="begin"/>
            </w:r>
            <w:r w:rsidR="00093068">
              <w:rPr>
                <w:noProof/>
                <w:webHidden/>
              </w:rPr>
              <w:instrText xml:space="preserve"> PAGEREF _Toc136362398 \h </w:instrText>
            </w:r>
            <w:r w:rsidR="00093068">
              <w:rPr>
                <w:noProof/>
                <w:webHidden/>
              </w:rPr>
            </w:r>
            <w:r w:rsidR="00093068">
              <w:rPr>
                <w:noProof/>
                <w:webHidden/>
              </w:rPr>
              <w:fldChar w:fldCharType="separate"/>
            </w:r>
            <w:r w:rsidR="00093068">
              <w:rPr>
                <w:noProof/>
                <w:webHidden/>
              </w:rPr>
              <w:t>19</w:t>
            </w:r>
            <w:r w:rsidR="00093068">
              <w:rPr>
                <w:noProof/>
                <w:webHidden/>
              </w:rPr>
              <w:fldChar w:fldCharType="end"/>
            </w:r>
          </w:hyperlink>
        </w:p>
        <w:p w14:paraId="0774D286" w14:textId="06094EB4" w:rsidR="00093068" w:rsidRDefault="005D04F4">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9" w:history="1">
            <w:r w:rsidR="00093068" w:rsidRPr="00CC2AAC">
              <w:rPr>
                <w:rStyle w:val="Hyperlink"/>
                <w:noProof/>
              </w:rPr>
              <w:t>4.2.7.</w:t>
            </w:r>
            <w:r w:rsidR="00093068">
              <w:rPr>
                <w:rFonts w:asciiTheme="minorHAnsi" w:eastAsiaTheme="minorEastAsia" w:hAnsiTheme="minorHAnsi" w:cstheme="minorBidi"/>
                <w:noProof/>
                <w:sz w:val="22"/>
                <w:lang w:eastAsia="de-DE"/>
              </w:rPr>
              <w:tab/>
            </w:r>
            <w:r w:rsidR="00093068" w:rsidRPr="00CC2AAC">
              <w:rPr>
                <w:rStyle w:val="Hyperlink"/>
                <w:noProof/>
              </w:rPr>
              <w:t>Custom Theming</w:t>
            </w:r>
            <w:r w:rsidR="00093068">
              <w:rPr>
                <w:noProof/>
                <w:webHidden/>
              </w:rPr>
              <w:tab/>
            </w:r>
            <w:r w:rsidR="00093068">
              <w:rPr>
                <w:noProof/>
                <w:webHidden/>
              </w:rPr>
              <w:fldChar w:fldCharType="begin"/>
            </w:r>
            <w:r w:rsidR="00093068">
              <w:rPr>
                <w:noProof/>
                <w:webHidden/>
              </w:rPr>
              <w:instrText xml:space="preserve"> PAGEREF _Toc136362399 \h </w:instrText>
            </w:r>
            <w:r w:rsidR="00093068">
              <w:rPr>
                <w:noProof/>
                <w:webHidden/>
              </w:rPr>
            </w:r>
            <w:r w:rsidR="00093068">
              <w:rPr>
                <w:noProof/>
                <w:webHidden/>
              </w:rPr>
              <w:fldChar w:fldCharType="separate"/>
            </w:r>
            <w:r w:rsidR="00093068">
              <w:rPr>
                <w:noProof/>
                <w:webHidden/>
              </w:rPr>
              <w:t>21</w:t>
            </w:r>
            <w:r w:rsidR="00093068">
              <w:rPr>
                <w:noProof/>
                <w:webHidden/>
              </w:rPr>
              <w:fldChar w:fldCharType="end"/>
            </w:r>
          </w:hyperlink>
        </w:p>
        <w:p w14:paraId="27BD0C8A" w14:textId="64B52053" w:rsidR="00093068" w:rsidRDefault="005D04F4">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400" w:history="1">
            <w:r w:rsidR="00093068" w:rsidRPr="00CC2AAC">
              <w:rPr>
                <w:rStyle w:val="Hyperlink"/>
                <w:noProof/>
              </w:rPr>
              <w:t>4.2.8.</w:t>
            </w:r>
            <w:r w:rsidR="00093068">
              <w:rPr>
                <w:rFonts w:asciiTheme="minorHAnsi" w:eastAsiaTheme="minorEastAsia" w:hAnsiTheme="minorHAnsi" w:cstheme="minorBidi"/>
                <w:noProof/>
                <w:sz w:val="22"/>
                <w:lang w:eastAsia="de-DE"/>
              </w:rPr>
              <w:tab/>
            </w:r>
            <w:r w:rsidR="00093068" w:rsidRPr="00CC2AAC">
              <w:rPr>
                <w:rStyle w:val="Hyperlink"/>
                <w:noProof/>
              </w:rPr>
              <w:t>Tesseract</w:t>
            </w:r>
            <w:r w:rsidR="00093068">
              <w:rPr>
                <w:noProof/>
                <w:webHidden/>
              </w:rPr>
              <w:tab/>
            </w:r>
            <w:r w:rsidR="00093068">
              <w:rPr>
                <w:noProof/>
                <w:webHidden/>
              </w:rPr>
              <w:fldChar w:fldCharType="begin"/>
            </w:r>
            <w:r w:rsidR="00093068">
              <w:rPr>
                <w:noProof/>
                <w:webHidden/>
              </w:rPr>
              <w:instrText xml:space="preserve"> PAGEREF _Toc136362400 \h </w:instrText>
            </w:r>
            <w:r w:rsidR="00093068">
              <w:rPr>
                <w:noProof/>
                <w:webHidden/>
              </w:rPr>
            </w:r>
            <w:r w:rsidR="00093068">
              <w:rPr>
                <w:noProof/>
                <w:webHidden/>
              </w:rPr>
              <w:fldChar w:fldCharType="separate"/>
            </w:r>
            <w:r w:rsidR="00093068">
              <w:rPr>
                <w:noProof/>
                <w:webHidden/>
              </w:rPr>
              <w:t>22</w:t>
            </w:r>
            <w:r w:rsidR="00093068">
              <w:rPr>
                <w:noProof/>
                <w:webHidden/>
              </w:rPr>
              <w:fldChar w:fldCharType="end"/>
            </w:r>
          </w:hyperlink>
        </w:p>
        <w:p w14:paraId="1A96C3E8" w14:textId="29136CA6" w:rsidR="00093068" w:rsidRDefault="005D04F4">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401" w:history="1">
            <w:r w:rsidR="00093068" w:rsidRPr="00CC2AAC">
              <w:rPr>
                <w:rStyle w:val="Hyperlink"/>
                <w:noProof/>
              </w:rPr>
              <w:t>4.2.9.</w:t>
            </w:r>
            <w:r w:rsidR="00093068">
              <w:rPr>
                <w:rFonts w:asciiTheme="minorHAnsi" w:eastAsiaTheme="minorEastAsia" w:hAnsiTheme="minorHAnsi" w:cstheme="minorBidi"/>
                <w:noProof/>
                <w:sz w:val="22"/>
                <w:lang w:eastAsia="de-DE"/>
              </w:rPr>
              <w:tab/>
            </w:r>
            <w:r w:rsidR="00093068" w:rsidRPr="00CC2AAC">
              <w:rPr>
                <w:rStyle w:val="Hyperlink"/>
                <w:noProof/>
              </w:rPr>
              <w:t>Erster Lernversuch</w:t>
            </w:r>
            <w:r w:rsidR="00093068">
              <w:rPr>
                <w:noProof/>
                <w:webHidden/>
              </w:rPr>
              <w:tab/>
            </w:r>
            <w:r w:rsidR="00093068">
              <w:rPr>
                <w:noProof/>
                <w:webHidden/>
              </w:rPr>
              <w:fldChar w:fldCharType="begin"/>
            </w:r>
            <w:r w:rsidR="00093068">
              <w:rPr>
                <w:noProof/>
                <w:webHidden/>
              </w:rPr>
              <w:instrText xml:space="preserve"> PAGEREF _Toc136362401 \h </w:instrText>
            </w:r>
            <w:r w:rsidR="00093068">
              <w:rPr>
                <w:noProof/>
                <w:webHidden/>
              </w:rPr>
            </w:r>
            <w:r w:rsidR="00093068">
              <w:rPr>
                <w:noProof/>
                <w:webHidden/>
              </w:rPr>
              <w:fldChar w:fldCharType="separate"/>
            </w:r>
            <w:r w:rsidR="00093068">
              <w:rPr>
                <w:noProof/>
                <w:webHidden/>
              </w:rPr>
              <w:t>26</w:t>
            </w:r>
            <w:r w:rsidR="00093068">
              <w:rPr>
                <w:noProof/>
                <w:webHidden/>
              </w:rPr>
              <w:fldChar w:fldCharType="end"/>
            </w:r>
          </w:hyperlink>
        </w:p>
        <w:p w14:paraId="24E6507B" w14:textId="5E7CFD07" w:rsidR="00093068" w:rsidRDefault="005D04F4">
          <w:pPr>
            <w:pStyle w:val="Verzeichnis3"/>
            <w:tabs>
              <w:tab w:val="left" w:pos="1540"/>
              <w:tab w:val="right" w:leader="dot" w:pos="8209"/>
            </w:tabs>
            <w:rPr>
              <w:rFonts w:asciiTheme="minorHAnsi" w:eastAsiaTheme="minorEastAsia" w:hAnsiTheme="minorHAnsi" w:cstheme="minorBidi"/>
              <w:noProof/>
              <w:sz w:val="22"/>
              <w:lang w:eastAsia="de-DE"/>
            </w:rPr>
          </w:pPr>
          <w:hyperlink w:anchor="_Toc136362402" w:history="1">
            <w:r w:rsidR="00093068" w:rsidRPr="00CC2AAC">
              <w:rPr>
                <w:rStyle w:val="Hyperlink"/>
                <w:noProof/>
              </w:rPr>
              <w:t>4.2.10.</w:t>
            </w:r>
            <w:r w:rsidR="00093068">
              <w:rPr>
                <w:rFonts w:asciiTheme="minorHAnsi" w:eastAsiaTheme="minorEastAsia" w:hAnsiTheme="minorHAnsi" w:cstheme="minorBidi"/>
                <w:noProof/>
                <w:sz w:val="22"/>
                <w:lang w:eastAsia="de-DE"/>
              </w:rPr>
              <w:tab/>
            </w:r>
            <w:r w:rsidR="00093068" w:rsidRPr="00CC2AAC">
              <w:rPr>
                <w:rStyle w:val="Hyperlink"/>
                <w:noProof/>
              </w:rPr>
              <w:t>Neues Rewardsystem</w:t>
            </w:r>
            <w:r w:rsidR="00093068">
              <w:rPr>
                <w:noProof/>
                <w:webHidden/>
              </w:rPr>
              <w:tab/>
            </w:r>
            <w:r w:rsidR="00093068">
              <w:rPr>
                <w:noProof/>
                <w:webHidden/>
              </w:rPr>
              <w:fldChar w:fldCharType="begin"/>
            </w:r>
            <w:r w:rsidR="00093068">
              <w:rPr>
                <w:noProof/>
                <w:webHidden/>
              </w:rPr>
              <w:instrText xml:space="preserve"> PAGEREF _Toc136362402 \h </w:instrText>
            </w:r>
            <w:r w:rsidR="00093068">
              <w:rPr>
                <w:noProof/>
                <w:webHidden/>
              </w:rPr>
            </w:r>
            <w:r w:rsidR="00093068">
              <w:rPr>
                <w:noProof/>
                <w:webHidden/>
              </w:rPr>
              <w:fldChar w:fldCharType="separate"/>
            </w:r>
            <w:r w:rsidR="00093068">
              <w:rPr>
                <w:noProof/>
                <w:webHidden/>
              </w:rPr>
              <w:t>28</w:t>
            </w:r>
            <w:r w:rsidR="00093068">
              <w:rPr>
                <w:noProof/>
                <w:webHidden/>
              </w:rPr>
              <w:fldChar w:fldCharType="end"/>
            </w:r>
          </w:hyperlink>
        </w:p>
        <w:p w14:paraId="32AA572D" w14:textId="55ED6128"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403" w:history="1">
            <w:r w:rsidR="00093068" w:rsidRPr="00CC2AAC">
              <w:rPr>
                <w:rStyle w:val="Hyperlink"/>
                <w:noProof/>
              </w:rPr>
              <w:t>4.3.</w:t>
            </w:r>
            <w:r w:rsidR="00093068">
              <w:rPr>
                <w:rFonts w:asciiTheme="minorHAnsi" w:eastAsiaTheme="minorEastAsia" w:hAnsiTheme="minorHAnsi" w:cstheme="minorBidi"/>
                <w:noProof/>
                <w:sz w:val="22"/>
                <w:lang w:eastAsia="de-DE"/>
              </w:rPr>
              <w:tab/>
            </w:r>
            <w:r w:rsidR="00093068" w:rsidRPr="00CC2AAC">
              <w:rPr>
                <w:rStyle w:val="Hyperlink"/>
                <w:noProof/>
              </w:rPr>
              <w:t>Bewertung und Einordnung</w:t>
            </w:r>
            <w:r w:rsidR="00093068">
              <w:rPr>
                <w:noProof/>
                <w:webHidden/>
              </w:rPr>
              <w:tab/>
            </w:r>
            <w:r w:rsidR="00093068">
              <w:rPr>
                <w:noProof/>
                <w:webHidden/>
              </w:rPr>
              <w:fldChar w:fldCharType="begin"/>
            </w:r>
            <w:r w:rsidR="00093068">
              <w:rPr>
                <w:noProof/>
                <w:webHidden/>
              </w:rPr>
              <w:instrText xml:space="preserve"> PAGEREF _Toc136362403 \h </w:instrText>
            </w:r>
            <w:r w:rsidR="00093068">
              <w:rPr>
                <w:noProof/>
                <w:webHidden/>
              </w:rPr>
            </w:r>
            <w:r w:rsidR="00093068">
              <w:rPr>
                <w:noProof/>
                <w:webHidden/>
              </w:rPr>
              <w:fldChar w:fldCharType="separate"/>
            </w:r>
            <w:r w:rsidR="00093068">
              <w:rPr>
                <w:noProof/>
                <w:webHidden/>
              </w:rPr>
              <w:t>31</w:t>
            </w:r>
            <w:r w:rsidR="00093068">
              <w:rPr>
                <w:noProof/>
                <w:webHidden/>
              </w:rPr>
              <w:fldChar w:fldCharType="end"/>
            </w:r>
          </w:hyperlink>
        </w:p>
        <w:p w14:paraId="4BDF20AE" w14:textId="3744B1B7" w:rsidR="00093068" w:rsidRDefault="005D04F4">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404" w:history="1">
            <w:r w:rsidR="00093068" w:rsidRPr="00CC2AAC">
              <w:rPr>
                <w:rStyle w:val="Hyperlink"/>
                <w:noProof/>
              </w:rPr>
              <w:t>5.</w:t>
            </w:r>
            <w:r w:rsidR="00093068">
              <w:rPr>
                <w:rFonts w:asciiTheme="minorHAnsi" w:eastAsiaTheme="minorEastAsia" w:hAnsiTheme="minorHAnsi" w:cstheme="minorBidi"/>
                <w:noProof/>
                <w:sz w:val="22"/>
                <w:lang w:eastAsia="de-DE"/>
              </w:rPr>
              <w:tab/>
            </w:r>
            <w:r w:rsidR="00093068" w:rsidRPr="00CC2AAC">
              <w:rPr>
                <w:rStyle w:val="Hyperlink"/>
                <w:noProof/>
              </w:rPr>
              <w:t>Fazit und Ausblick</w:t>
            </w:r>
            <w:r w:rsidR="00093068">
              <w:rPr>
                <w:noProof/>
                <w:webHidden/>
              </w:rPr>
              <w:tab/>
            </w:r>
            <w:r w:rsidR="00093068">
              <w:rPr>
                <w:noProof/>
                <w:webHidden/>
              </w:rPr>
              <w:fldChar w:fldCharType="begin"/>
            </w:r>
            <w:r w:rsidR="00093068">
              <w:rPr>
                <w:noProof/>
                <w:webHidden/>
              </w:rPr>
              <w:instrText xml:space="preserve"> PAGEREF _Toc136362404 \h </w:instrText>
            </w:r>
            <w:r w:rsidR="00093068">
              <w:rPr>
                <w:noProof/>
                <w:webHidden/>
              </w:rPr>
            </w:r>
            <w:r w:rsidR="00093068">
              <w:rPr>
                <w:noProof/>
                <w:webHidden/>
              </w:rPr>
              <w:fldChar w:fldCharType="separate"/>
            </w:r>
            <w:r w:rsidR="00093068">
              <w:rPr>
                <w:noProof/>
                <w:webHidden/>
              </w:rPr>
              <w:t>31</w:t>
            </w:r>
            <w:r w:rsidR="00093068">
              <w:rPr>
                <w:noProof/>
                <w:webHidden/>
              </w:rPr>
              <w:fldChar w:fldCharType="end"/>
            </w:r>
          </w:hyperlink>
        </w:p>
        <w:p w14:paraId="49F58A0D" w14:textId="68EC60CC"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405" w:history="1">
            <w:r w:rsidR="00093068" w:rsidRPr="00CC2AAC">
              <w:rPr>
                <w:rStyle w:val="Hyperlink"/>
                <w:noProof/>
              </w:rPr>
              <w:t>5.1.</w:t>
            </w:r>
            <w:r w:rsidR="00093068">
              <w:rPr>
                <w:rFonts w:asciiTheme="minorHAnsi" w:eastAsiaTheme="minorEastAsia" w:hAnsiTheme="minorHAnsi" w:cstheme="minorBidi"/>
                <w:noProof/>
                <w:sz w:val="22"/>
                <w:lang w:eastAsia="de-DE"/>
              </w:rPr>
              <w:tab/>
            </w:r>
            <w:r w:rsidR="00093068" w:rsidRPr="00CC2AAC">
              <w:rPr>
                <w:rStyle w:val="Hyperlink"/>
                <w:noProof/>
              </w:rPr>
              <w:t>Fazit</w:t>
            </w:r>
            <w:r w:rsidR="00093068">
              <w:rPr>
                <w:noProof/>
                <w:webHidden/>
              </w:rPr>
              <w:tab/>
            </w:r>
            <w:r w:rsidR="00093068">
              <w:rPr>
                <w:noProof/>
                <w:webHidden/>
              </w:rPr>
              <w:fldChar w:fldCharType="begin"/>
            </w:r>
            <w:r w:rsidR="00093068">
              <w:rPr>
                <w:noProof/>
                <w:webHidden/>
              </w:rPr>
              <w:instrText xml:space="preserve"> PAGEREF _Toc136362405 \h </w:instrText>
            </w:r>
            <w:r w:rsidR="00093068">
              <w:rPr>
                <w:noProof/>
                <w:webHidden/>
              </w:rPr>
            </w:r>
            <w:r w:rsidR="00093068">
              <w:rPr>
                <w:noProof/>
                <w:webHidden/>
              </w:rPr>
              <w:fldChar w:fldCharType="separate"/>
            </w:r>
            <w:r w:rsidR="00093068">
              <w:rPr>
                <w:noProof/>
                <w:webHidden/>
              </w:rPr>
              <w:t>32</w:t>
            </w:r>
            <w:r w:rsidR="00093068">
              <w:rPr>
                <w:noProof/>
                <w:webHidden/>
              </w:rPr>
              <w:fldChar w:fldCharType="end"/>
            </w:r>
          </w:hyperlink>
        </w:p>
        <w:p w14:paraId="6BBE0291" w14:textId="346A37BE" w:rsidR="00093068" w:rsidRDefault="005D04F4">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406" w:history="1">
            <w:r w:rsidR="00093068" w:rsidRPr="00CC2AAC">
              <w:rPr>
                <w:rStyle w:val="Hyperlink"/>
                <w:noProof/>
              </w:rPr>
              <w:t>5.2.</w:t>
            </w:r>
            <w:r w:rsidR="00093068">
              <w:rPr>
                <w:rFonts w:asciiTheme="minorHAnsi" w:eastAsiaTheme="minorEastAsia" w:hAnsiTheme="minorHAnsi" w:cstheme="minorBidi"/>
                <w:noProof/>
                <w:sz w:val="22"/>
                <w:lang w:eastAsia="de-DE"/>
              </w:rPr>
              <w:tab/>
            </w:r>
            <w:r w:rsidR="00093068" w:rsidRPr="00CC2AAC">
              <w:rPr>
                <w:rStyle w:val="Hyperlink"/>
                <w:noProof/>
              </w:rPr>
              <w:t>Ausblick</w:t>
            </w:r>
            <w:r w:rsidR="00093068">
              <w:rPr>
                <w:noProof/>
                <w:webHidden/>
              </w:rPr>
              <w:tab/>
            </w:r>
            <w:r w:rsidR="00093068">
              <w:rPr>
                <w:noProof/>
                <w:webHidden/>
              </w:rPr>
              <w:fldChar w:fldCharType="begin"/>
            </w:r>
            <w:r w:rsidR="00093068">
              <w:rPr>
                <w:noProof/>
                <w:webHidden/>
              </w:rPr>
              <w:instrText xml:space="preserve"> PAGEREF _Toc136362406 \h </w:instrText>
            </w:r>
            <w:r w:rsidR="00093068">
              <w:rPr>
                <w:noProof/>
                <w:webHidden/>
              </w:rPr>
            </w:r>
            <w:r w:rsidR="00093068">
              <w:rPr>
                <w:noProof/>
                <w:webHidden/>
              </w:rPr>
              <w:fldChar w:fldCharType="separate"/>
            </w:r>
            <w:r w:rsidR="00093068">
              <w:rPr>
                <w:noProof/>
                <w:webHidden/>
              </w:rPr>
              <w:t>32</w:t>
            </w:r>
            <w:r w:rsidR="00093068">
              <w:rPr>
                <w:noProof/>
                <w:webHidden/>
              </w:rPr>
              <w:fldChar w:fldCharType="end"/>
            </w:r>
          </w:hyperlink>
        </w:p>
        <w:p w14:paraId="73755974" w14:textId="2258795F" w:rsidR="00093068" w:rsidRDefault="005D04F4">
          <w:pPr>
            <w:pStyle w:val="Verzeichnis1"/>
            <w:tabs>
              <w:tab w:val="right" w:leader="dot" w:pos="8209"/>
            </w:tabs>
            <w:rPr>
              <w:rFonts w:asciiTheme="minorHAnsi" w:eastAsiaTheme="minorEastAsia" w:hAnsiTheme="minorHAnsi" w:cstheme="minorBidi"/>
              <w:noProof/>
              <w:sz w:val="22"/>
              <w:lang w:eastAsia="de-DE"/>
            </w:rPr>
          </w:pPr>
          <w:hyperlink w:anchor="_Toc136362407" w:history="1">
            <w:r w:rsidR="00093068" w:rsidRPr="00CC2AAC">
              <w:rPr>
                <w:rStyle w:val="Hyperlink"/>
                <w:noProof/>
              </w:rPr>
              <w:t>Literaturverzeichnis</w:t>
            </w:r>
            <w:r w:rsidR="00093068">
              <w:rPr>
                <w:noProof/>
                <w:webHidden/>
              </w:rPr>
              <w:tab/>
            </w:r>
            <w:r w:rsidR="00093068">
              <w:rPr>
                <w:noProof/>
                <w:webHidden/>
              </w:rPr>
              <w:fldChar w:fldCharType="begin"/>
            </w:r>
            <w:r w:rsidR="00093068">
              <w:rPr>
                <w:noProof/>
                <w:webHidden/>
              </w:rPr>
              <w:instrText xml:space="preserve"> PAGEREF _Toc136362407 \h </w:instrText>
            </w:r>
            <w:r w:rsidR="00093068">
              <w:rPr>
                <w:noProof/>
                <w:webHidden/>
              </w:rPr>
            </w:r>
            <w:r w:rsidR="00093068">
              <w:rPr>
                <w:noProof/>
                <w:webHidden/>
              </w:rPr>
              <w:fldChar w:fldCharType="separate"/>
            </w:r>
            <w:r w:rsidR="00093068">
              <w:rPr>
                <w:noProof/>
                <w:webHidden/>
              </w:rPr>
              <w:t>32</w:t>
            </w:r>
            <w:r w:rsidR="00093068">
              <w:rPr>
                <w:noProof/>
                <w:webHidden/>
              </w:rPr>
              <w:fldChar w:fldCharType="end"/>
            </w:r>
          </w:hyperlink>
        </w:p>
        <w:p w14:paraId="1BD023A1" w14:textId="187B7B5A" w:rsidR="00E96DAC" w:rsidRDefault="00E96DAC" w:rsidP="00490D95">
          <w:r>
            <w:fldChar w:fldCharType="end"/>
          </w:r>
        </w:p>
      </w:sdtContent>
    </w:sdt>
    <w:p w14:paraId="11DCAC99" w14:textId="18CEA274" w:rsidR="00EC5E31" w:rsidRDefault="00EC5E31" w:rsidP="00490D95"/>
    <w:p w14:paraId="4A3AECFE" w14:textId="77777777" w:rsidR="00EC5E31" w:rsidRDefault="00EC5E31" w:rsidP="00490D95">
      <w:r>
        <w:br w:type="page"/>
      </w:r>
    </w:p>
    <w:p w14:paraId="33DF4E61" w14:textId="10F5041F" w:rsidR="00C4543E" w:rsidRDefault="00EC5E31" w:rsidP="00490D95">
      <w:pPr>
        <w:pStyle w:val="berschrift1"/>
      </w:pPr>
      <w:bookmarkStart w:id="0" w:name="_Toc136362379"/>
      <w:r>
        <w:lastRenderedPageBreak/>
        <w:t>Abstract</w:t>
      </w:r>
      <w:bookmarkEnd w:id="0"/>
    </w:p>
    <w:p w14:paraId="22ABC1A6" w14:textId="3230D379" w:rsidR="00EC5E31" w:rsidRDefault="00EC5E31" w:rsidP="00490D95"/>
    <w:p w14:paraId="162D9E74" w14:textId="58BF9C61" w:rsidR="00EC5E31" w:rsidRPr="00E02881" w:rsidRDefault="00EC5E31" w:rsidP="00490D95">
      <w:pPr>
        <w:rPr>
          <w:highlight w:val="yellow"/>
        </w:rPr>
      </w:pPr>
      <w:r w:rsidRPr="00E02881">
        <w:rPr>
          <w:highlight w:val="yellow"/>
        </w:rPr>
        <w:t>Videospiele bilden einen wichtigen Aspekt der Unterhaltung in der heutigen Gesellschaft. Spieleentwickler verbringen viel Zeit damit, Spiele zu entwickeln und zu testen, um dem Konsumenten schlussendlich das ansprechendste Produkt zu liefern. Besonders bei Spielen mit einer Online-Multiplayer-Funktionalität ist ein nicht unwichtiger Teil hiervon die Entwicklung von Maßnahmen gegen die Manipulation durch andere Programme. Diese können in großem Maße das Spielerlebnis anderer Spieler beeinträchtigen, in dem sie dem Nutzer unfaire Vorteile geben.</w:t>
      </w:r>
    </w:p>
    <w:p w14:paraId="319F6B04" w14:textId="090DCE7E" w:rsidR="00EC5E31" w:rsidRPr="00EB0E86" w:rsidRDefault="00EC5E31" w:rsidP="00490D95">
      <w:r w:rsidRPr="00E02881">
        <w:rPr>
          <w:highlight w:val="yellow"/>
        </w:rPr>
        <w:t>Während ein Großteil der sogenannten Cheating-Software direkt auf die Spieldateien zugreift, gibt es auch andere Möglichkeiten, durch ein externes Programm auf das Spiel Einfluss zu nehmen.</w:t>
      </w:r>
      <w:r w:rsidRPr="00EB0E86">
        <w:t xml:space="preserve"> In dieser Arbeit soll die Technologie der Computer Vision zusammen mit Machine Learning im Hinblick auf das Steuern von Videospielen untersucht werden. Als Untersuchungsgegenstand liegt hierbei das 2001 erschienene Rhythmusspiel „StepMania“ zugrunde, welches extern durch ein</w:t>
      </w:r>
      <w:r w:rsidR="00E02881">
        <w:t>e</w:t>
      </w:r>
      <w:r w:rsidRPr="00EB0E86">
        <w:t xml:space="preserve"> </w:t>
      </w:r>
      <w:r w:rsidR="00E02881">
        <w:t xml:space="preserve">künstliche Intelligenz </w:t>
      </w:r>
      <w:r w:rsidRPr="00EB0E86">
        <w:t>gesteuert werden soll.</w:t>
      </w:r>
    </w:p>
    <w:p w14:paraId="49DF1D63" w14:textId="07A64BCE" w:rsidR="00EC5E31" w:rsidRPr="00EB0E86" w:rsidRDefault="0004158E" w:rsidP="00490D95">
      <w:r w:rsidRPr="00EB0E86">
        <w:t xml:space="preserve">Die Arbeit soll in einen theoretischen sowie praktischen Teil untergliedert werden, wobei der Fokus der Arbeit auf den praktischen Teil gerichtet werden soll. Im Theorieteil wird sich mit dem generellen Konzept von Machine Learning und KI im Bezug auf Videospiele auseinandergesetzt. Hierbei soll die Funktionsweise von Lernalgorithmen behandelt werden, </w:t>
      </w:r>
      <w:r w:rsidRPr="00E02881">
        <w:rPr>
          <w:highlight w:val="yellow"/>
        </w:rPr>
        <w:t xml:space="preserve">und </w:t>
      </w:r>
      <w:r w:rsidR="00C8645F" w:rsidRPr="00E02881">
        <w:rPr>
          <w:highlight w:val="yellow"/>
        </w:rPr>
        <w:t xml:space="preserve">wie </w:t>
      </w:r>
      <w:r w:rsidRPr="00E02881">
        <w:rPr>
          <w:highlight w:val="yellow"/>
        </w:rPr>
        <w:t xml:space="preserve">diese Art der </w:t>
      </w:r>
      <w:r w:rsidR="00C8645F" w:rsidRPr="00E02881">
        <w:rPr>
          <w:highlight w:val="yellow"/>
        </w:rPr>
        <w:t xml:space="preserve">KI bereits in Spielen </w:t>
      </w:r>
      <w:r w:rsidRPr="00E02881">
        <w:rPr>
          <w:highlight w:val="yellow"/>
        </w:rPr>
        <w:t>angewandt wird</w:t>
      </w:r>
      <w:r w:rsidR="00C8645F">
        <w:t xml:space="preserve">. Ebenso wird </w:t>
      </w:r>
      <w:r w:rsidRPr="00EB0E86">
        <w:t>auf die Anwendung von KI in der Unterhaltungsbranche, spezifisch im Livestreaming-Bereich eingegangen.</w:t>
      </w:r>
    </w:p>
    <w:p w14:paraId="087FC64E" w14:textId="0F498BD2" w:rsidR="00E96DAC" w:rsidRPr="00EB0E86" w:rsidRDefault="0004158E" w:rsidP="00490D95">
      <w:r w:rsidRPr="00EB0E86">
        <w:t>Im praktischen Teil der Arbeit soll selbst mithilfe von Computer Vision und einem Lernalgorithmus ein Programm entwickelt werden, welches das bereits angesprochene Spiel „StepMania“ lernen und spielen soll. Die technische Umsetzung soll in Python mit Unterstützung durch verschiedene Libraries wie OpenCV und Ähnliche erfolgen. Das Ergebnis dieses Teils soll ein Programm sein, mit welchem man ein beliebiges Level in „StepMania“ mit 100% Genauigkeit abschließen kann.</w:t>
      </w:r>
    </w:p>
    <w:p w14:paraId="7412A961" w14:textId="3204999E" w:rsidR="00E96DAC" w:rsidRDefault="00E96DAC" w:rsidP="00490D95">
      <w:pPr>
        <w:rPr>
          <w:rFonts w:asciiTheme="majorHAnsi" w:eastAsiaTheme="majorEastAsia" w:hAnsiTheme="majorHAnsi" w:cstheme="majorBidi"/>
          <w:color w:val="2F5496" w:themeColor="accent1" w:themeShade="BF"/>
          <w:sz w:val="32"/>
          <w:szCs w:val="32"/>
        </w:rPr>
      </w:pPr>
      <w:r>
        <w:br w:type="page"/>
      </w:r>
    </w:p>
    <w:p w14:paraId="1B1FD7BA" w14:textId="3C7F84CE" w:rsidR="00631929" w:rsidRDefault="00631929" w:rsidP="00490D95">
      <w:pPr>
        <w:pStyle w:val="berschrift1"/>
        <w:numPr>
          <w:ilvl w:val="0"/>
          <w:numId w:val="8"/>
        </w:numPr>
      </w:pPr>
      <w:bookmarkStart w:id="1" w:name="_Toc136362380"/>
      <w:r>
        <w:lastRenderedPageBreak/>
        <w:t>Einführung</w:t>
      </w:r>
      <w:bookmarkEnd w:id="1"/>
    </w:p>
    <w:p w14:paraId="441C4F00" w14:textId="038ED173" w:rsidR="00EB0E86" w:rsidRDefault="00EB0E86" w:rsidP="00490D95">
      <w:pPr>
        <w:pStyle w:val="berschrift2"/>
        <w:numPr>
          <w:ilvl w:val="1"/>
          <w:numId w:val="8"/>
        </w:numPr>
      </w:pPr>
      <w:bookmarkStart w:id="2" w:name="_Toc136362381"/>
      <w:r>
        <w:t>Motivation</w:t>
      </w:r>
      <w:bookmarkEnd w:id="2"/>
      <w:r w:rsidR="00027CA2">
        <w:t xml:space="preserve"> und Ziel der Arbeit</w:t>
      </w:r>
    </w:p>
    <w:p w14:paraId="0890ECA0" w14:textId="77777777" w:rsidR="00EB0E86" w:rsidRDefault="00EB0E86" w:rsidP="00490D95"/>
    <w:p w14:paraId="50E81EB7" w14:textId="0C4AD16B" w:rsidR="00D72DDD" w:rsidRDefault="00D72DDD" w:rsidP="00490D95">
      <w:r>
        <w:t xml:space="preserve">Künstliche Intelligenz </w:t>
      </w:r>
      <w:r w:rsidR="00BD0F38">
        <w:t xml:space="preserve">ist derzeit so im Trend wie noch nie. </w:t>
      </w:r>
      <w:r w:rsidR="00ED4583">
        <w:t xml:space="preserve">Die Anzahl der Publikationen im Bereich KI hat sich im Vergleich von 2010 zu 2021 mehr als verdoppelt, insbesondere in den Themenbereichen Pattern Recognition und Machine Learning </w:t>
      </w:r>
      <w:sdt>
        <w:sdtPr>
          <w:alias w:val="To edit, see citavi.com/edit"/>
          <w:tag w:val="CitaviPlaceholder#dae1afdf-9f56-46cc-b84d-b54bd1964662"/>
          <w:id w:val="-508140504"/>
          <w:placeholder>
            <w:docPart w:val="DefaultPlaceholder_-1854013440"/>
          </w:placeholder>
        </w:sdtPr>
        <w:sdtContent>
          <w:r w:rsidR="00ED4583">
            <w:fldChar w:fldCharType="begin"/>
          </w:r>
          <w:r w:rsidR="00CB149B">
            <w:instrText>ADDIN CitaviPlaceholder{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IzMDE0ODY4ZS05NzMyLTRkNTEtYTIyOS03ZWNmNWQ2OWRkOGEiLCJNb2RpZmllZE9uIjoiMjAyMy0wMy0yOFQxMzowOToyNiIsIlByb2plY3QiOnsiJHJlZiI6IjUifX0seyIkaWQiOiI3IiwiRmlyc3ROYW1lIjoiRXJpayIsIkxhc3ROYW1lIjoiQnJ5bmpvbGZzc29u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JiNmMwMmI2Mi1hMjE4LTQyODYtOTdkYi0wNzU5YzY3NWZmZmMiLCJNb2RpZmllZE9uIjoiMjAyMy0wMy0yOFQxMzowOToyNiIsIlByb2plY3QiOnsiJHJlZiI6IjUifX0seyIkaWQiOiI4IiwiRmlyc3ROYW1lIjoiSm9obiIsIkxhc3ROYW1lIjoiRXRjaGVtZW5keS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YzlmZWQ3YTYtMDYyMC00MTk2LWEzYjItODZhOGRhM2E5NzFmIiwiTW9kaWZpZWRPbiI6IjIwMjMtMDMtMjhUMTM6MDk6MjYiLCJQcm9qZWN0Ijp7IiRyZWYiOiI1In19LHsiJGlkIjoiOSIsIkZpcnN0TmFtZSI6IlRlcmFoIiwiTGFzdE5hbWUiOiJMeW9ucy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NzM4NDFjNjYtMDExMS00YjgyLWE5ZWUtN2U2Y2Y3NDYzNDFiIiwiTW9kaWZpZWRPbiI6IjIwMjMtMDMtMjhUMTM6MDk6MjYiLCJQcm9qZWN0Ijp7IiRyZWYiOiI1In19LHsiJGlkIjoiMTAiLCJGaXJzdE5hbWUiOiJKYW1lcyIsIkxhc3ROYW1lIjoiTWFueWlrYS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JlMDNiNjI0My0wNjQyLTQ4OGQtODhiNC1kZDgyYTU5NGRlN2QiLCJNb2RpZmllZE9uIjoiMjAyMy0wMy0yOFQxMzowOToyNiIsIlByb2plY3QiOnsiJHJlZiI6IjUifX0seyIkaWQiOiIxMyIsIkZpcnN0TmFtZSI6Ik1pY2hhZWwiLCJMYXN0TmFtZSI6IlNlbGxpdHRv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YzIwN2RiNGYtNTE4OS00ODBiLTk0MDYtNTcxNjdjZjdkY2I0IiwiTW9kaWZpZWRPbiI6IjIwMjMtMDMtMjhUMTM6MDk6MjYiLCJQcm9qZWN0Ijp7IiRyZWYiOiI1In19LHsiJGlkIjoiMTYiLCJGaXJzdE5hbWUiOiJKYWNrIiwiTGFzdE5hbWUiOiJDbGFyay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NDM2ZjU4OGItZDgxZC00OWQ0LWI5OTQtZTIyNTFkMmNmOTFlIiwiTW9kaWZpZWRPbiI6IjIwMjMtMDMtMjhUMTM6MDk6MjYiLCJQcm9qZWN0Ijp7IiRyZWYiOiI1In19LHsiJGlkIjoiMTciLCJGaXJzdE5hbWUiOiJSYXltb25kIiwiTGFzdE5hbWUiOiJQZXJyYXVsdC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}</w:instrText>
          </w:r>
          <w:r w:rsidR="00ED4583">
            <w:fldChar w:fldCharType="separate"/>
          </w:r>
          <w:r w:rsidR="00ED4583">
            <w:t>(Zhang et al. 2022, S. 17-19)</w:t>
          </w:r>
          <w:r w:rsidR="00ED4583">
            <w:fldChar w:fldCharType="end"/>
          </w:r>
          <w:r w:rsidR="00ED4583">
            <w:t>.</w:t>
          </w:r>
        </w:sdtContent>
      </w:sdt>
      <w:r w:rsidR="00ED4583">
        <w:t xml:space="preserve"> Durch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achsendes Thema</w:t>
      </w:r>
      <w:r w:rsidR="00192A0B">
        <w:t>, nicht nur im Bereich der Informatik, sondern</w:t>
      </w:r>
      <w:r w:rsidR="00ED4583">
        <w:t xml:space="preserve"> der </w:t>
      </w:r>
      <w:r w:rsidR="00192A0B">
        <w:t xml:space="preserve">ganzen </w:t>
      </w:r>
      <w:r w:rsidR="00ED4583">
        <w:t>Gesellschaft</w:t>
      </w:r>
      <w:r w:rsidR="0029730F">
        <w:t xml:space="preserve"> -</w:t>
      </w:r>
      <w:r w:rsidR="00192A0B">
        <w:t xml:space="preserve"> </w:t>
      </w:r>
      <w:r w:rsidR="0029730F">
        <w:t>a</w:t>
      </w:r>
      <w:r w:rsidR="00EE1AAE">
        <w:t xml:space="preserve">n manchen Hochschulen und Universitäten wird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CB149B">
            <w:instrText>ADDIN CitaviPlaceholder{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}</w:instrText>
          </w:r>
          <w:r w:rsidR="00EE1AAE">
            <w:fldChar w:fldCharType="separate"/>
          </w:r>
          <w:r w:rsidR="00EE1AAE">
            <w:t>(Barthel und Ciesielski 2023)</w:t>
          </w:r>
          <w:r w:rsidR="00EE1AAE">
            <w:fldChar w:fldCharType="end"/>
          </w:r>
        </w:sdtContent>
      </w:sdt>
      <w:r w:rsidR="00192A0B">
        <w:t>.</w:t>
      </w:r>
    </w:p>
    <w:p w14:paraId="623810E5" w14:textId="74C85CF5" w:rsidR="00B513CC" w:rsidRDefault="00B513CC" w:rsidP="00490D95">
      <w:r>
        <w:t xml:space="preserve">Dabei beschränkt sich das Angebot von KI nicht bloß auf Wissen. Auch „Kunst“ von </w:t>
      </w:r>
      <w:r w:rsidR="00E02881">
        <w:t>künstlicher Intelligenz</w:t>
      </w:r>
      <w:r>
        <w:t xml:space="preserve"> ist mittlerweile möglich – beispielsweise durch die KI midjourney eines amerikanischen Forschungsinstituts. Nach der Eingabe, was für ein Bild erzeugt werden soll, produziert die KI vier unterschiedliche Varianten des gewünschten Motivs, wobei die Qualität stark variiert </w:t>
      </w:r>
      <w:sdt>
        <w:sdtPr>
          <w:alias w:val="Don't edit this field"/>
          <w:tag w:val="CitaviPlaceholder#e629c5e7-c43f-4a97-9874-94a45a22a7cb"/>
          <w:id w:val="1117249976"/>
          <w:placeholder>
            <w:docPart w:val="DefaultPlaceholder_-1854013440"/>
          </w:placeholder>
        </w:sdtPr>
        <w:sdtContent>
          <w:r>
            <w:fldChar w:fldCharType="begin"/>
          </w:r>
          <w:r w:rsidR="00CB149B">
            <w:instrText>ADDIN CitaviPlaceholder{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}</w:instrText>
          </w:r>
          <w:r>
            <w:fldChar w:fldCharType="separate"/>
          </w:r>
          <w:r w:rsidR="00EB2A49">
            <w:t>(Spehr 2023)</w:t>
          </w:r>
          <w:r>
            <w:fldChar w:fldCharType="end"/>
          </w:r>
        </w:sdtContent>
      </w:sdt>
      <w:r>
        <w:t xml:space="preserve">. </w:t>
      </w:r>
      <w:r w:rsidR="00EB2A49">
        <w:t xml:space="preserve">Mit dieser neuen Art der Bilderzeugung kommen natürlich auch Probleme – sowohl moralische, als auch juristische. Nachdem 2022 ein Werk einer KI als Sieger eines Kunstwettbewerbes gekürt wurde, gab es Diskussionen, inwiefern Bilder, welche von KI erzeugt wurden, tatsächlich „Kunst“, und die Ersteller tatsächlich „Künstler“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CB149B">
            <w:instrText>ADDIN CitaviPlaceholder{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}</w:instrText>
          </w:r>
          <w:r w:rsidR="00EB2A49">
            <w:fldChar w:fldCharType="separate"/>
          </w:r>
          <w:r w:rsidR="00EB2A49">
            <w:t>(Roose 2022)</w:t>
          </w:r>
          <w:r w:rsidR="00EB2A49">
            <w:fldChar w:fldCharType="end"/>
          </w:r>
        </w:sdtContent>
      </w:sdt>
      <w:r w:rsidR="00EB2A49">
        <w:t xml:space="preserve">. </w:t>
      </w:r>
      <w:r w:rsidR="00F61E55">
        <w:t xml:space="preserve">Ebenfalls war es unklar, ob mit KI erstellte Bilder rechtlich unter Copyright geschützt sind. Nutzer behaupten, die eingegebenen Befehle, die zur Kreation des Bildes geführt haben, wären ihr eigenes Werk, was jedoch nach einem Urteil des U.S. Copyright Office nicht der Fall ist </w:t>
      </w:r>
      <w:sdt>
        <w:sdtPr>
          <w:alias w:val="Don't edit this field"/>
          <w:tag w:val="CitaviPlaceholder#47ce9b89-23bd-41f7-baf7-750bf45e49ca"/>
          <w:id w:val="-351037630"/>
          <w:placeholder>
            <w:docPart w:val="DefaultPlaceholder_-1854013440"/>
          </w:placeholder>
        </w:sdtPr>
        <w:sdtContent>
          <w:r w:rsidR="00F61E55">
            <w:fldChar w:fldCharType="begin"/>
          </w:r>
          <w:r w:rsidR="00CB149B">
            <w:instrText>ADDIN CitaviPlaceholder{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}</w:instrText>
          </w:r>
          <w:r w:rsidR="00F61E55">
            <w:fldChar w:fldCharType="separate"/>
          </w:r>
          <w:r w:rsidR="00F61E55">
            <w:t>(Novak 2023)</w:t>
          </w:r>
          <w:r w:rsidR="00F61E55">
            <w:fldChar w:fldCharType="end"/>
          </w:r>
        </w:sdtContent>
      </w:sdt>
      <w:r w:rsidR="00F61E55">
        <w:t xml:space="preserve">. </w:t>
      </w:r>
    </w:p>
    <w:p w14:paraId="213CE96D" w14:textId="502F4626" w:rsidR="00017F4C" w:rsidRDefault="00CF7A23" w:rsidP="00490D95">
      <w:r>
        <w:t xml:space="preserve">Führt man diesen Gedanken, dass Künstliche Intelligenz kreativ wird, weiter,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CB149B">
            <w:instrText>ADDIN CitaviPlaceholder{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}</w:instrText>
          </w:r>
          <w:r w:rsidR="0034745C">
            <w:fldChar w:fldCharType="separate"/>
          </w:r>
          <w:r w:rsidR="0034745C">
            <w:t>(Xiang 2023)</w:t>
          </w:r>
          <w:r w:rsidR="0034745C">
            <w:fldChar w:fldCharType="end"/>
          </w:r>
        </w:sdtContent>
      </w:sdt>
      <w:r w:rsidR="0034745C">
        <w:t xml:space="preserve">. </w:t>
      </w:r>
    </w:p>
    <w:p w14:paraId="28261B32" w14:textId="1BD4A98B" w:rsidR="00EB0E86" w:rsidRDefault="0034745C" w:rsidP="00490D95">
      <w:r>
        <w:lastRenderedPageBreak/>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von Reinforcement Learning, einem spezifischen Lernalgorithmus, eingegangen werden soll. Ebenso soll das Thema KIs zur Medienproduktion und -</w:t>
      </w:r>
      <w:r w:rsidR="00E02881">
        <w:t>verarbeitung</w:t>
      </w:r>
      <w:r w:rsidR="00627808">
        <w:t xml:space="preserve"> anhand von zwei Beispielen behandelt werden. Im praktischen Teil dieser Arbeit soll selbst eine KI zur Steuerung eines Videospiels entwickelt</w:t>
      </w:r>
      <w:r w:rsidR="00027CA2">
        <w:t xml:space="preserve"> und trainiert</w:t>
      </w:r>
      <w:r w:rsidR="00627808">
        <w:t xml:space="preserve"> werden. Dabei wird das Vorgehen dokumentiert, der Vorgang und die Herangehensweise beschrieben und erklärt, und schlussendlich retrospektiv analysiert. </w:t>
      </w:r>
      <w:r w:rsidR="00FB4F16">
        <w:t>Während das Ziel dieses Teils zwar ein fertiges Produkt ist, soll d</w:t>
      </w:r>
      <w:r w:rsidR="00627808">
        <w:t xml:space="preserve">er Fokus dabei </w:t>
      </w:r>
      <w:r w:rsidR="00FB4F16">
        <w:t>mehr auf dem Prozess der Entwicklung liegen – welche Probleme aufkommen, wie diese gelöst werden, was es für Alternativen gibt, und wie das Projekt schlussendlich kritisch zu betrachten is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3" w:name="_Toc136362382"/>
      <w:r>
        <w:t>Aufbau der Thesis</w:t>
      </w:r>
      <w:bookmarkEnd w:id="3"/>
    </w:p>
    <w:p w14:paraId="07FD21B1" w14:textId="77777777" w:rsidR="0029730F" w:rsidRDefault="0029730F" w:rsidP="00490D95"/>
    <w:p w14:paraId="198AFF42" w14:textId="50E1F83D" w:rsidR="00325822" w:rsidRDefault="00027CA2" w:rsidP="00490D95">
      <w:r>
        <w:t>Im ersten Kapitel dieser Arbeit geht es um die Thesis an sich. Dabei soll im ersten Unterkapitel zuerst die Motivation dargestellt werden um anschließend den theoretischen und praktischen Teil dieser Ausarbeitung zu erläutern. Im zweiten Unterkapitel wird der Aufbau der Arbeit genauer beschrieben.</w:t>
      </w:r>
    </w:p>
    <w:p w14:paraId="464101A5" w14:textId="4A1507BA" w:rsidR="00027CA2" w:rsidRDefault="00027CA2" w:rsidP="00490D95">
      <w:r>
        <w:t>Das zweite Kapitel beschäftigt sich mit den Grundlagen, welche dargestellt werden, um ein genaueres Verständnis des Themas und der nachfolgenden Kapitel zu gewährleisten.</w:t>
      </w:r>
    </w:p>
    <w:p w14:paraId="76382552" w14:textId="243D60EA" w:rsidR="00027CA2" w:rsidRDefault="00027CA2" w:rsidP="00490D95">
      <w:r>
        <w:t xml:space="preserve">Nachdem die Grundlagen des Themas im zweiten Kapitel definiert wurden, </w:t>
      </w:r>
      <w:r w:rsidR="00061EC0">
        <w:t>werden diese genutzt um</w:t>
      </w:r>
      <w:r>
        <w:t xml:space="preserve"> im dritten Kapitel genauer auf den Bereich KI in Medienproduktion und -</w:t>
      </w:r>
      <w:r w:rsidR="00E02881">
        <w:t>verarbeitung</w:t>
      </w:r>
      <w:r>
        <w:t xml:space="preserve"> </w:t>
      </w:r>
      <w:r w:rsidR="00061EC0">
        <w:t xml:space="preserve">einzugehen. Hier werden zwei Beispiele analysiert, welche in diesen Bereich </w:t>
      </w:r>
      <w:r w:rsidR="0029730F">
        <w:t>eingeordnet werden können</w:t>
      </w:r>
      <w:r w:rsidR="00061EC0">
        <w:t>.</w:t>
      </w:r>
    </w:p>
    <w:p w14:paraId="358ADB74" w14:textId="27D798A7" w:rsidR="00061EC0" w:rsidRDefault="00061EC0" w:rsidP="00490D95">
      <w:r>
        <w:t xml:space="preserve">Das vierte Kapitel beinhaltet den praktischen Teil der Arbeit. Hier wird zuerst der Aufbau des Projektes sowie die Anforderungen beschrieben, um dann in den darauffolgenden Unterkapiteln chronologisch auf den Entwicklungsprozess einzugehen. Eines dieser Unterkapitel beinhaltet dabei entweder ein Modul bzw. </w:t>
      </w:r>
      <w:r>
        <w:lastRenderedPageBreak/>
        <w:t xml:space="preserve">Funktionsweise des Programmes oder einen wichtigen Schritt in der Entwicklung. Abschließend wird </w:t>
      </w:r>
      <w:r w:rsidR="0029730F">
        <w:t>das Vorgehen</w:t>
      </w:r>
      <w:r>
        <w:t xml:space="preserve"> analysiert, bewertet und kritisiert.</w:t>
      </w:r>
    </w:p>
    <w:p w14:paraId="76CA310B" w14:textId="15080D6C" w:rsidR="00061EC0" w:rsidRDefault="00061EC0" w:rsidP="00490D95">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4" w:name="_Toc136362383"/>
      <w:r>
        <w:t>Grundlagen</w:t>
      </w:r>
      <w:bookmarkEnd w:id="4"/>
    </w:p>
    <w:p w14:paraId="600E5C23" w14:textId="6F709551" w:rsidR="00EB0E86" w:rsidRDefault="00EB0E86" w:rsidP="00490D95">
      <w:pPr>
        <w:pStyle w:val="berschrift2"/>
        <w:numPr>
          <w:ilvl w:val="1"/>
          <w:numId w:val="8"/>
        </w:numPr>
      </w:pPr>
      <w:bookmarkStart w:id="5" w:name="_Toc136362384"/>
      <w:r>
        <w:t>Stand der Forschung</w:t>
      </w:r>
      <w:bookmarkEnd w:id="5"/>
    </w:p>
    <w:p w14:paraId="4D1D2861" w14:textId="77777777" w:rsidR="003E76F5" w:rsidRPr="003E76F5" w:rsidRDefault="003E76F5" w:rsidP="00490D95"/>
    <w:p w14:paraId="1C6A9B03" w14:textId="1434E55F" w:rsidR="003E76F5" w:rsidRDefault="003E76F5" w:rsidP="00490D95">
      <w:r>
        <w:t xml:space="preserve">Der Stand der Forschung soll kurz den generellen Stand </w:t>
      </w:r>
      <w:r w:rsidR="00E02881">
        <w:t>in</w:t>
      </w:r>
      <w:r>
        <w:t xml:space="preserve"> Bezug auf KIs in allen Bereichen behandeln, und </w:t>
      </w:r>
      <w:r w:rsidR="00E02881">
        <w:t>insbesondere</w:t>
      </w:r>
      <w:r>
        <w:t xml:space="preserve"> auf die aktuelle Entwicklung im Bereich KIs als Spieler von Videospielen eingehen</w:t>
      </w:r>
      <w:r w:rsidR="00E02881">
        <w:t>.</w:t>
      </w:r>
    </w:p>
    <w:p w14:paraId="70ED1B3E" w14:textId="77777777" w:rsidR="003E76F5" w:rsidRPr="003E76F5" w:rsidRDefault="003E76F5" w:rsidP="00490D95"/>
    <w:p w14:paraId="0C64521B" w14:textId="397BC7A7" w:rsidR="00EB0E86" w:rsidRDefault="00EB0E86" w:rsidP="00490D95">
      <w:pPr>
        <w:pStyle w:val="berschrift2"/>
        <w:numPr>
          <w:ilvl w:val="1"/>
          <w:numId w:val="8"/>
        </w:numPr>
      </w:pPr>
      <w:bookmarkStart w:id="6" w:name="_Toc136362385"/>
      <w:r>
        <w:t>Computer Vision</w:t>
      </w:r>
      <w:bookmarkEnd w:id="6"/>
    </w:p>
    <w:p w14:paraId="5CA736D2" w14:textId="15EEF860" w:rsidR="003E76F5" w:rsidRDefault="003E76F5" w:rsidP="00490D95"/>
    <w:p w14:paraId="0BBB2570" w14:textId="6B383D7C" w:rsidR="003E76F5" w:rsidRDefault="003E76F5" w:rsidP="00490D95">
      <w:r>
        <w:t>In diesem Kapitel soll das Konzept der Computer Vision erklärt werden, mit dem in der Umsetzung gearbeitet wird. Dabei werden Themen wie z.B. Pattern Recognition angesprochen.</w:t>
      </w:r>
    </w:p>
    <w:p w14:paraId="679BB6FB" w14:textId="77777777" w:rsidR="00325822" w:rsidRPr="003E76F5" w:rsidRDefault="00325822" w:rsidP="00490D95"/>
    <w:p w14:paraId="4A06789D" w14:textId="56E8CBAD" w:rsidR="00EB0E86" w:rsidRDefault="00EB0E86" w:rsidP="00490D95">
      <w:pPr>
        <w:pStyle w:val="berschrift2"/>
        <w:numPr>
          <w:ilvl w:val="1"/>
          <w:numId w:val="8"/>
        </w:numPr>
      </w:pPr>
      <w:bookmarkStart w:id="7" w:name="_Toc136362386"/>
      <w:r>
        <w:t>Machine Learning</w:t>
      </w:r>
      <w:bookmarkEnd w:id="7"/>
    </w:p>
    <w:p w14:paraId="3BDAA070" w14:textId="4D49B471" w:rsidR="003E76F5" w:rsidRDefault="003E76F5" w:rsidP="00490D95"/>
    <w:p w14:paraId="435F306D" w14:textId="3368B7F9" w:rsidR="003E76F5" w:rsidRPr="003E76F5" w:rsidRDefault="003E76F5" w:rsidP="00490D95">
      <w:r>
        <w:t>Ähnlich zu dem Kapitel 2.2</w:t>
      </w:r>
      <w:r w:rsidR="00D16D92">
        <w:t>.</w:t>
      </w:r>
      <w:r>
        <w:t xml:space="preserve"> wird hier Machine Learning erklärt. Es soll eine Übersicht über die Funktionsweise von Künstlicher Intelligenz geben – da es viele unterschiedliche Methoden und Herangehensweisen gibt, sollen sich zwei oder drei rausgesucht werden, welche für unterschiedliche Zwecke genutzt werden (z.B. evolutionary algorithms, reinforcement learning, …). Dabei soll stets </w:t>
      </w:r>
      <w:r w:rsidR="00D16D92">
        <w:t xml:space="preserve">auf den </w:t>
      </w:r>
      <w:r>
        <w:t xml:space="preserve">praktischen Part </w:t>
      </w:r>
      <w:r w:rsidR="00D16D92">
        <w:t>eingegangen</w:t>
      </w:r>
      <w:r>
        <w:t xml:space="preserve"> werden, um so </w:t>
      </w:r>
      <w:r w:rsidR="00D16D92">
        <w:t>Theorie und Praxis zu verbinden und ein Beispiel zu haben, an dem sich Leser:innen orientieren können.</w:t>
      </w:r>
    </w:p>
    <w:p w14:paraId="1F9C1F08" w14:textId="77777777" w:rsidR="003E76F5" w:rsidRPr="003E76F5" w:rsidRDefault="003E76F5" w:rsidP="00490D95"/>
    <w:p w14:paraId="305A229F" w14:textId="0CEEF087" w:rsidR="00EB0E86" w:rsidRDefault="00EB0E86" w:rsidP="00490D95"/>
    <w:p w14:paraId="458E1873" w14:textId="7C67ED74" w:rsidR="00EB0E86" w:rsidRDefault="00EB0E86" w:rsidP="00490D95">
      <w:pPr>
        <w:pStyle w:val="berschrift1"/>
        <w:numPr>
          <w:ilvl w:val="0"/>
          <w:numId w:val="8"/>
        </w:numPr>
      </w:pPr>
      <w:bookmarkStart w:id="8" w:name="_Toc136362387"/>
      <w:r>
        <w:t>KIs im Bereich Unterhaltung</w:t>
      </w:r>
      <w:bookmarkEnd w:id="8"/>
    </w:p>
    <w:p w14:paraId="59DE9928" w14:textId="6F339A89" w:rsidR="00EB0E86" w:rsidRDefault="00EB0E86" w:rsidP="00490D95">
      <w:pPr>
        <w:pStyle w:val="berschrift2"/>
        <w:numPr>
          <w:ilvl w:val="1"/>
          <w:numId w:val="8"/>
        </w:numPr>
      </w:pPr>
      <w:bookmarkStart w:id="9" w:name="_Toc136362388"/>
      <w:r>
        <w:t>Videospiele</w:t>
      </w:r>
      <w:bookmarkEnd w:id="9"/>
    </w:p>
    <w:p w14:paraId="29BC7B2C" w14:textId="3ECE1523" w:rsidR="00D16D92" w:rsidRDefault="00D16D92" w:rsidP="00490D95"/>
    <w:p w14:paraId="030DA481" w14:textId="1A0E5893" w:rsidR="00D16D92" w:rsidRPr="00D16D92" w:rsidRDefault="00D16D92" w:rsidP="00490D95">
      <w:r>
        <w:t>Hier soll hauptsächlich auf die Neuro-Sama KI eingegangen werden, sowie weitere Projekte, welche mithilfe von Lernalgorithmen Videospiele steuern. Dabei soll gezeigt werden, welche Technik dahinter steckt – das Wissen aus 2.3. soll hier wieder aufgegriffen werden.</w:t>
      </w:r>
    </w:p>
    <w:p w14:paraId="29D6FF3D" w14:textId="77777777" w:rsidR="00D16D92" w:rsidRPr="00D16D92" w:rsidRDefault="00D16D92" w:rsidP="00490D95"/>
    <w:p w14:paraId="33FC5CCD" w14:textId="7EB0CFC7" w:rsidR="00EB0E86" w:rsidRDefault="00EB0E86" w:rsidP="00490D95">
      <w:pPr>
        <w:pStyle w:val="berschrift2"/>
        <w:numPr>
          <w:ilvl w:val="1"/>
          <w:numId w:val="8"/>
        </w:numPr>
      </w:pPr>
      <w:bookmarkStart w:id="10" w:name="_Toc136362389"/>
      <w:r>
        <w:t>Livestreaming</w:t>
      </w:r>
      <w:bookmarkEnd w:id="10"/>
    </w:p>
    <w:p w14:paraId="6020147B" w14:textId="49BE9105" w:rsidR="00D16D92" w:rsidRDefault="00D16D92" w:rsidP="00490D95"/>
    <w:p w14:paraId="38AAA186" w14:textId="472F9ABE" w:rsidR="00D16D92" w:rsidRPr="00D16D92" w:rsidRDefault="00D16D92" w:rsidP="00490D95">
      <w:r>
        <w:t xml:space="preserve">Während in 3.1. nur auf den </w:t>
      </w:r>
      <w:r w:rsidR="00E02881">
        <w:t>„</w:t>
      </w:r>
      <w:r>
        <w:t>Spiel-Teil</w:t>
      </w:r>
      <w:r w:rsidR="00E02881">
        <w:t>“</w:t>
      </w:r>
      <w:r>
        <w:t xml:space="preserve"> von Neuro-Sama eingegangen werden soll, wird hier nochmal explizit darauf eingegangen, dass Neuro-Sama </w:t>
      </w:r>
      <w:r w:rsidR="00E02881">
        <w:t>auf Nachrichten der Zuschauer eingeht, und ebenfalls auf die Geschehnisse auf dem Bildschirm reagiert</w:t>
      </w:r>
      <w:r>
        <w:t xml:space="preserve">. Ebenso soll auf das Projekt „Nothing, Forever“ eingegangen werden – ein Twitch-Kanal, welcher kontinuierlich eine fiktive Episode der amerikanischen Sitcom „Seinfeld“ streamt, </w:t>
      </w:r>
      <w:r w:rsidR="0082129C">
        <w:t>die</w:t>
      </w:r>
      <w:r>
        <w:t xml:space="preserve"> komplett KI generiert ist.</w:t>
      </w:r>
    </w:p>
    <w:p w14:paraId="3616DD2D" w14:textId="262FEA1B" w:rsidR="00EB0E86" w:rsidRDefault="00EB0E86" w:rsidP="00490D95"/>
    <w:p w14:paraId="1734D0B9" w14:textId="73B567B1" w:rsidR="00EB0E86" w:rsidRDefault="00EB0E86" w:rsidP="00490D95">
      <w:pPr>
        <w:pStyle w:val="berschrift1"/>
        <w:numPr>
          <w:ilvl w:val="0"/>
          <w:numId w:val="8"/>
        </w:numPr>
      </w:pPr>
      <w:bookmarkStart w:id="11" w:name="_Toc136362390"/>
      <w:r>
        <w:t>Entwicklung</w:t>
      </w:r>
      <w:bookmarkEnd w:id="11"/>
    </w:p>
    <w:p w14:paraId="1157F1A8" w14:textId="75DE7359" w:rsidR="003E76F5" w:rsidRDefault="003E76F5" w:rsidP="00490D95"/>
    <w:p w14:paraId="71FC1BCF" w14:textId="4A3A3F73" w:rsidR="003E76F5" w:rsidRDefault="003E76F5" w:rsidP="00490D95">
      <w:r>
        <w:t>In der Umsetzung soll ein Computerprogramm konzipiert und umgesetzt werden, welches mit Hilfe eines Lernalgorithmus ein simples Rhythmusspiel erlernt und spielt.</w:t>
      </w:r>
    </w:p>
    <w:p w14:paraId="37A0F146" w14:textId="77777777" w:rsidR="00C93C12" w:rsidRPr="003E76F5" w:rsidRDefault="00C93C12" w:rsidP="00490D95"/>
    <w:p w14:paraId="15616C08" w14:textId="421E255E" w:rsidR="00EB0E86" w:rsidRDefault="00F65F73" w:rsidP="00490D95">
      <w:pPr>
        <w:pStyle w:val="berschrift2"/>
        <w:numPr>
          <w:ilvl w:val="1"/>
          <w:numId w:val="8"/>
        </w:numPr>
      </w:pPr>
      <w:bookmarkStart w:id="12" w:name="_Toc136362391"/>
      <w:r>
        <w:t>Spielprinzip, Projektablauf und Anforderungen</w:t>
      </w:r>
      <w:bookmarkEnd w:id="12"/>
    </w:p>
    <w:p w14:paraId="0F0BD574" w14:textId="54088C6B" w:rsidR="003E76F5" w:rsidRDefault="003E76F5" w:rsidP="00490D95"/>
    <w:p w14:paraId="37B1DDA5" w14:textId="3863289E" w:rsidR="00C93C12" w:rsidRPr="008026CF" w:rsidRDefault="003E76F5" w:rsidP="00490D95">
      <w:pPr>
        <w:rPr>
          <w:i/>
        </w:rPr>
      </w:pPr>
      <w:r w:rsidRPr="008026CF">
        <w:rPr>
          <w:i/>
        </w:rPr>
        <w:lastRenderedPageBreak/>
        <w:t>Hier sollen die Anforderungen an das fertige Produkt dargestellt werden. Ebenso soll das Spielprinzip erklärt werden, und welche Herausforderungen sich dabei präsentieren.</w:t>
      </w:r>
    </w:p>
    <w:p w14:paraId="21400942" w14:textId="5D733459" w:rsidR="00F65F73" w:rsidRPr="00F65F73" w:rsidRDefault="00F65F73" w:rsidP="00490D95">
      <w:r w:rsidRPr="00F65F73">
        <w:t>StepMania 5 ist sowohl ein Open-Source Rythmusspiel, als auch eine Spielengine, welche es dem Nutzer ermöglicht, beliebte Rhythmusspiele auf dem PC zu simulieren und zu spielen. Der Gameplay-Aspekt ist vergleichbar mit beliebten Arcade-Spielen wie Dance Dance Revolution</w:t>
      </w:r>
      <w:r w:rsidR="008026CF">
        <w:t xml:space="preserve"> (DDR)</w:t>
      </w:r>
      <w:r w:rsidRPr="00F65F73">
        <w:t>, jedoch kann StepMania auch mit der Tastatur</w:t>
      </w:r>
      <w:r w:rsidR="008026CF">
        <w:t xml:space="preserve"> oder einem Controller</w:t>
      </w:r>
      <w:r w:rsidRPr="00F65F73">
        <w:t xml:space="preserve"> gespielt werden, und basiert</w:t>
      </w:r>
      <w:r w:rsidR="008026CF">
        <w:t>, anders als DDR</w:t>
      </w:r>
      <w:r w:rsidRPr="00F65F73">
        <w:t xml:space="preserve"> nicht nur auf dem Konzept einer Tanzmatte als </w:t>
      </w:r>
      <w:r w:rsidR="008026CF">
        <w:t>Eingabegerät</w:t>
      </w:r>
      <w:r w:rsidRPr="00F65F73">
        <w:t xml:space="preserve">. </w:t>
      </w:r>
    </w:p>
    <w:p w14:paraId="30AFFBB3" w14:textId="2501C062" w:rsidR="00F65F73" w:rsidRPr="00F65F73" w:rsidRDefault="00F65F73" w:rsidP="00490D95">
      <w:r w:rsidRPr="00F65F73">
        <w:t>Der Spieler kann aus verschiedenen sogenannten Charts wählen. Diese sind entweder von anderen Nutzern erstellt, oder beim Download des Spiels bereits enthalten. Jeder Chart besteht aus Pfeilen, welche von unten nach oben scrollen und dabei dem Rhythmus des im Chart spielenden Liedes folgen. Der Spieler hat hier die Aufgabe, zum richtigen Zeitpunkt, wenn die sich bewegenden Pfeile auf die stationären Pfeile am oberen Bildschirmrand treffen, die passenden Taste</w:t>
      </w:r>
      <w:r w:rsidR="008026CF">
        <w:t>n</w:t>
      </w:r>
      <w:r w:rsidRPr="00F65F73">
        <w:t xml:space="preserve"> zu drücken. Dabei bekommt der Spieler, je nach Genauigkeit des Treffzeitpunktes, Punkte. Hat er den Chart zu</w:t>
      </w:r>
      <w:r>
        <w:t xml:space="preserve"> E</w:t>
      </w:r>
      <w:r w:rsidRPr="00F65F73">
        <w:t>nde gespielt, folgt der Resultscreen, wo der Spieler eine Note bekommt, welche auf de</w:t>
      </w:r>
      <w:r w:rsidR="008026CF">
        <w:t>r Anzahl und der Genauigkeit der</w:t>
      </w:r>
      <w:r w:rsidRPr="00F65F73">
        <w:t xml:space="preserve"> getroffenen Pfeile basiert.</w:t>
      </w:r>
    </w:p>
    <w:p w14:paraId="1618C646" w14:textId="1F361808" w:rsidR="00F65F73" w:rsidRPr="00F65F73" w:rsidRDefault="00F65F73" w:rsidP="00490D95">
      <w:r w:rsidRPr="00F65F73">
        <w:t>Ziel des Projektes ist es, eine KI zu entwickeln und zu trainieren, die es schafft, StepMania Charts zu spielen. Wichtig zu erwähnen ist dabei, dass es nicht das Ziel ist, eine “perfekte” KI zu trainieren, die jeden beliebigen Chart mit einer einhundertprozentigen Genauigkeit spielen kann, da dafür der Trainingsprozess zu lange dauern würde, und dies den Umfang dieser Thesis übersteigt. Vielmehr geht es um den Prozess des Entwickelns einer solchen KI, welche Probleme dabei auftr</w:t>
      </w:r>
      <w:r w:rsidR="008026CF">
        <w:t>e</w:t>
      </w:r>
      <w:r w:rsidRPr="00F65F73">
        <w:t>ten, wie sie gelöst werden können, und wie sich ein Modell nach kurzen Trainingseinheiten verhält. Ein genereller Lernerfolg ist das Ziel der Arbeit, kein perfektes Modell.</w:t>
      </w:r>
    </w:p>
    <w:p w14:paraId="4F19FE27" w14:textId="71649C61" w:rsidR="00F65F73" w:rsidRDefault="00F65F73" w:rsidP="00490D95">
      <w:r w:rsidRPr="00F65F73">
        <w:t xml:space="preserve">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w:t>
      </w:r>
      <w:r w:rsidRPr="00F65F73">
        <w:lastRenderedPageBreak/>
        <w:t>Dokumentation erklärt. Die Kapitel sind in chronologischer Reihenfolge aufgebaut, sodass es sein kann, dass Elemente in einem Kapitel eingeführt, aber in einem späteren Kapitel überarbeitet oder entfernt werden.</w:t>
      </w:r>
    </w:p>
    <w:p w14:paraId="18771FCA" w14:textId="77777777" w:rsidR="00F65F73" w:rsidRDefault="00F65F73" w:rsidP="00490D95"/>
    <w:p w14:paraId="7605ED7A" w14:textId="4D06D6CC" w:rsidR="00EB0E86" w:rsidRDefault="00EB0E86" w:rsidP="00490D95">
      <w:pPr>
        <w:pStyle w:val="berschrift2"/>
        <w:numPr>
          <w:ilvl w:val="1"/>
          <w:numId w:val="8"/>
        </w:numPr>
      </w:pPr>
      <w:bookmarkStart w:id="13" w:name="_Toc136362392"/>
      <w:r>
        <w:t>Umsetzung der verschiedenen Bestandteile</w:t>
      </w:r>
      <w:bookmarkEnd w:id="13"/>
    </w:p>
    <w:p w14:paraId="1A6B3F4E" w14:textId="1F685C18" w:rsidR="003E76F5" w:rsidRDefault="003E76F5" w:rsidP="00490D95"/>
    <w:p w14:paraId="36492F23" w14:textId="0F418A2E" w:rsidR="003E76F5" w:rsidRPr="008026CF" w:rsidRDefault="003E76F5" w:rsidP="00490D95">
      <w:pPr>
        <w:rPr>
          <w:i/>
        </w:rPr>
      </w:pPr>
      <w:r w:rsidRPr="008026CF">
        <w:rPr>
          <w:i/>
        </w:rPr>
        <w:t xml:space="preserve">In diesem Kapitel wird der Prozess der Umsetzung beschrieben, unterteilt in die einzelnen Bestandteile/Module. Dabei werden Codebeispiele und Erklärungen herangezogen um das Erklärte besser nachvollziehen zu können. </w:t>
      </w:r>
    </w:p>
    <w:p w14:paraId="7D9A5AD5" w14:textId="490C2DF3" w:rsidR="00F55726" w:rsidRPr="00F65F73" w:rsidRDefault="00F55726" w:rsidP="00490D95">
      <w:r w:rsidRPr="00F65F73">
        <w:t xml:space="preserve">Bevor das Projekt </w:t>
      </w:r>
      <w:r w:rsidR="008026CF">
        <w:t xml:space="preserve">komplett </w:t>
      </w:r>
      <w:r w:rsidRPr="00F65F73">
        <w:t xml:space="preserve">aufgesetzt wurde, musste festgelegt werden, welche Informationen aus dem Spiel bzw. für das Spiel benötigt werden, die später im Environment verarbeitet, und zum Lernen genutzt werden sollen. </w:t>
      </w:r>
    </w:p>
    <w:p w14:paraId="55C729A7" w14:textId="52C9B1E2" w:rsidR="00F55726" w:rsidRPr="00F65F73" w:rsidRDefault="00F55726" w:rsidP="00490D95">
      <w:r w:rsidRPr="00F65F73">
        <w:t>Hier wurden drei Konzepte etabliert, die als erstes als separate Module umgesetzt wurden</w:t>
      </w:r>
      <w:r w:rsidR="008026CF">
        <w:t>, um sie später im Environment zu nutzen</w:t>
      </w:r>
      <w:r w:rsidRPr="00F65F73">
        <w:t>.</w:t>
      </w:r>
    </w:p>
    <w:p w14:paraId="20DA5EC7" w14:textId="377569DD" w:rsidR="00F55726" w:rsidRPr="00F65F73" w:rsidRDefault="00F55726" w:rsidP="00490D95">
      <w:r w:rsidRPr="00F55726">
        <w:t>Screenshots</w:t>
      </w:r>
      <w:r>
        <w:t xml:space="preserve"> - </w:t>
      </w:r>
      <w:r w:rsidRPr="00F65F73">
        <w:t>Der wohl wichtigste Part ist das Aufnehmen von Screenshots, welche dem Modell übergeben werden, und aus denen dann die entsprechenden Aktionen bestimmt werden sollen.</w:t>
      </w:r>
    </w:p>
    <w:p w14:paraId="7195AF4F" w14:textId="23F6410B" w:rsidR="00F55726" w:rsidRPr="00F65F73" w:rsidRDefault="00F55726" w:rsidP="00490D95">
      <w:r w:rsidRPr="00F65F73">
        <w:t>Verschicken von Inputs</w:t>
      </w:r>
      <w:r>
        <w:t xml:space="preserve"> - </w:t>
      </w:r>
      <w:r w:rsidRPr="00F65F73">
        <w:t>Um die Aktionen, die durch das Modell bestimmt wurden, an das Spiel zu übertragen, muss eine Möglichkeit gefunden werden, aus den Aktionen Tastendrücke berechnen zu lassen, welche im Anschluss an das Spiel gesendet werden können.</w:t>
      </w:r>
    </w:p>
    <w:p w14:paraId="62B8AB6D" w14:textId="25338CB9" w:rsidR="00F55726" w:rsidRPr="00F65F73" w:rsidRDefault="00F55726" w:rsidP="00490D95">
      <w:r w:rsidRPr="00F65F73">
        <w:t>Pattern Matchin</w:t>
      </w:r>
      <w:r>
        <w:t xml:space="preserve">g - </w:t>
      </w:r>
      <w:r w:rsidRPr="00F65F73">
        <w:t xml:space="preserve">Innerhalb der Screenshots muss das Geschehen interpretiert werden, um akkurates Feedback geben zu können. Dies soll mit der Hilfe von Pattern Matching erfolgen. </w:t>
      </w:r>
    </w:p>
    <w:p w14:paraId="6195515B" w14:textId="645150CA" w:rsidR="00F55726" w:rsidRDefault="00F55726" w:rsidP="00490D95">
      <w:r w:rsidRPr="00F65F73">
        <w:t xml:space="preserve">Die folgenden Kapitel beschäftigen sich also mit der Umsetzung dieser drei Module, welche dann abschließend kombiniert werden sollen, um untereinander zu interagieren. Bevor tatsächliche künstliche Intelligenz dabei zum Einsatz kommt, sollten, um diese Kombination zu testen, die drei Elemente so untereinander funktionieren, dass beim Erkennen eines Pfeils durch das Pattern Matching ein Signal an das Spiel gesendet wird. Im Optimalfall würde so eine Art “perfektes </w:t>
      </w:r>
      <w:r w:rsidRPr="00F65F73">
        <w:lastRenderedPageBreak/>
        <w:t>Modell” entstehen, welches zwar nicht “intelligent” ist, aber die Charts mit ausreichender Genauigkeit spielen kann.</w:t>
      </w:r>
      <w:r>
        <w:t xml:space="preserve"> Im Anschluss wird dann evaluiert</w:t>
      </w:r>
      <w:r w:rsidR="008026CF">
        <w:t>,</w:t>
      </w:r>
      <w:r>
        <w:t xml:space="preserve"> wie diese Kombination </w:t>
      </w:r>
      <w:r w:rsidR="008026CF">
        <w:t>als Einheit</w:t>
      </w:r>
      <w:r>
        <w:t xml:space="preserve"> funktioniert, welche Schlüsse daraus gezogen werden können, und wie weiter vorgegangen wird.</w:t>
      </w:r>
    </w:p>
    <w:p w14:paraId="4CA4F5E5" w14:textId="77777777" w:rsidR="00F55726" w:rsidRPr="00F65F73" w:rsidRDefault="00F55726" w:rsidP="00490D95"/>
    <w:p w14:paraId="3BAD7BB0" w14:textId="1A069291" w:rsidR="00F55726" w:rsidRDefault="00F55726" w:rsidP="00490D95">
      <w:pPr>
        <w:pStyle w:val="berschrift3"/>
        <w:numPr>
          <w:ilvl w:val="2"/>
          <w:numId w:val="8"/>
        </w:numPr>
      </w:pPr>
      <w:bookmarkStart w:id="14" w:name="_Toc136362393"/>
      <w:r>
        <w:t>Screenshots</w:t>
      </w:r>
      <w:bookmarkEnd w:id="14"/>
    </w:p>
    <w:p w14:paraId="0931784E" w14:textId="77777777" w:rsidR="009C3E7A" w:rsidRPr="009C3E7A" w:rsidRDefault="009C3E7A" w:rsidP="00490D95"/>
    <w:p w14:paraId="75A39150" w14:textId="48111F2A" w:rsidR="00BE1357" w:rsidRDefault="00F55726" w:rsidP="00490D95">
      <w:r w:rsidRPr="00F55726">
        <w:t xml:space="preserve">Für das Programm müssen schnell viele Screenshots erzeugt werden, um einen kontinuierlichen Input zu gewährleisten. </w:t>
      </w:r>
      <w:r w:rsidR="008026CF">
        <w:t xml:space="preserve">Die Performance ist dabei besonders wichtig, da mehr Bilder pro Sekunde mehr Informationen für das Modell bedeuten. </w:t>
      </w:r>
      <w:r w:rsidRPr="00F55726">
        <w:t>Um dies zu erreichen wurden zwei Methoden ausprobiert.</w:t>
      </w:r>
    </w:p>
    <w:p w14:paraId="3CDA9BE2" w14:textId="7EAE0931" w:rsidR="00F55726" w:rsidRDefault="00F55726" w:rsidP="00490D95">
      <w:r w:rsidRPr="00F55726">
        <w:t xml:space="preserve">Für die erste Methode wurde das Python </w:t>
      </w:r>
      <w:r>
        <w:t>P</w:t>
      </w:r>
      <w:r w:rsidRPr="00F55726">
        <w:t>ackage “ImageGrab” genutzt, welches mit folgendem Code einen Screenshot erzeugt hat:</w:t>
      </w:r>
    </w:p>
    <w:p w14:paraId="1329F3B2" w14:textId="1F0A954A" w:rsidR="00F55726" w:rsidRDefault="00F55726" w:rsidP="00490D95">
      <w:r>
        <w:t>[CODE]</w:t>
      </w:r>
    </w:p>
    <w:p w14:paraId="740DE8A9" w14:textId="63FE917A" w:rsidR="00BE1357" w:rsidRDefault="00BE1357" w:rsidP="00490D95">
      <w:r w:rsidRPr="00BE1357">
        <w:t xml:space="preserve">Die zweite Methode, welche </w:t>
      </w:r>
      <w:r w:rsidR="008026CF">
        <w:t>innerhalb eines</w:t>
      </w:r>
      <w:r w:rsidRPr="00BE1357">
        <w:t xml:space="preserve"> Thesistreffen</w:t>
      </w:r>
      <w:r w:rsidR="008026CF">
        <w:t>s</w:t>
      </w:r>
      <w:r w:rsidRPr="00BE1357">
        <w:t xml:space="preserve"> vorgeschlagen wurde, hat das Package MSS-Tools genutzt, um dasselbe Ergebnis, aber schneller zu erzielen. Hierfür wurde der oben verwendete Code leicht abgeändert.</w:t>
      </w:r>
    </w:p>
    <w:p w14:paraId="209EA1DD" w14:textId="6FE949E6" w:rsidR="00BE1357" w:rsidRDefault="00BE1357" w:rsidP="00490D95">
      <w:r>
        <w:t>[CODE]</w:t>
      </w:r>
    </w:p>
    <w:p w14:paraId="63C4F26A" w14:textId="17C6B16D" w:rsidR="00BE1357" w:rsidRDefault="00BE1357" w:rsidP="00490D95">
      <w:r w:rsidRPr="00BE1357">
        <w:t>Um die beiden Methoden zu vergleichen wurde ein Benchmarktest genutzt, welcher die beiden Methoden in ihrer Geschwindigkeit verglichen hat.</w:t>
      </w:r>
    </w:p>
    <w:p w14:paraId="3C914FC8" w14:textId="1ECD1C2B" w:rsidR="00BE1357" w:rsidRDefault="00BE1357" w:rsidP="00490D95">
      <w:r>
        <w:t>[CODE]</w:t>
      </w:r>
    </w:p>
    <w:p w14:paraId="71AEC3D3" w14:textId="5B8A0C65" w:rsidR="00BE1357" w:rsidRPr="00BE1357" w:rsidRDefault="00BE1357" w:rsidP="00490D95">
      <w:r w:rsidRPr="00BE1357">
        <w:t>Der Index i wurde in den oben genannten Methoden als Übergabeparameter integriert um den File-Output so zu ändern, dass jedes neue Bild unter einem anderen Namen abgespeichert wird, um realistische Ergebnisse zu erhalten.</w:t>
      </w:r>
    </w:p>
    <w:p w14:paraId="3DBE5B23" w14:textId="5A0A6A96" w:rsidR="00BE1357" w:rsidRDefault="00BE1357" w:rsidP="00490D95">
      <w:r w:rsidRPr="00BE1357">
        <w:t>In der folgenden Tabelle sieht man die durchschnittliche Geschwindigkeit der beiden Methoden nach 20 Ausführungen:</w:t>
      </w:r>
    </w:p>
    <w:tbl>
      <w:tblPr>
        <w:tblStyle w:val="Tabellenraster"/>
        <w:tblW w:w="0" w:type="auto"/>
        <w:tblLook w:val="04A0" w:firstRow="1" w:lastRow="0" w:firstColumn="1" w:lastColumn="0" w:noHBand="0" w:noVBand="1"/>
      </w:tblPr>
      <w:tblGrid>
        <w:gridCol w:w="2736"/>
        <w:gridCol w:w="2736"/>
      </w:tblGrid>
      <w:tr w:rsidR="00BE1357" w14:paraId="66A1B088" w14:textId="77777777" w:rsidTr="00BE1357">
        <w:tc>
          <w:tcPr>
            <w:tcW w:w="2736" w:type="dxa"/>
          </w:tcPr>
          <w:p w14:paraId="430E4C94" w14:textId="4AD9E62B" w:rsidR="00BE1357" w:rsidRPr="00BE1357" w:rsidRDefault="00BE1357" w:rsidP="00490D95">
            <w:r w:rsidRPr="00BE1357">
              <w:t>Methode</w:t>
            </w:r>
          </w:p>
        </w:tc>
        <w:tc>
          <w:tcPr>
            <w:tcW w:w="2736" w:type="dxa"/>
          </w:tcPr>
          <w:p w14:paraId="169CAFF8" w14:textId="6B846E2A" w:rsidR="00BE1357" w:rsidRPr="00BE1357" w:rsidRDefault="00BE1357" w:rsidP="00490D95">
            <w:r w:rsidRPr="00BE1357">
              <w:t>Zeit</w:t>
            </w:r>
          </w:p>
        </w:tc>
      </w:tr>
      <w:tr w:rsidR="00BE1357" w14:paraId="7DF3CBDD" w14:textId="77777777" w:rsidTr="00BE1357">
        <w:tc>
          <w:tcPr>
            <w:tcW w:w="2736" w:type="dxa"/>
          </w:tcPr>
          <w:p w14:paraId="63FE3715" w14:textId="436AD85E" w:rsidR="00BE1357" w:rsidRDefault="00BE1357" w:rsidP="00490D95">
            <w:r>
              <w:t>ImageGrab</w:t>
            </w:r>
          </w:p>
        </w:tc>
        <w:tc>
          <w:tcPr>
            <w:tcW w:w="2736" w:type="dxa"/>
          </w:tcPr>
          <w:p w14:paraId="2A940D20" w14:textId="4F7118EB" w:rsidR="00BE1357" w:rsidRDefault="00BE1357" w:rsidP="00490D95">
            <w:r>
              <w:t>7,389 Sekunden</w:t>
            </w:r>
          </w:p>
        </w:tc>
      </w:tr>
      <w:tr w:rsidR="00BE1357" w14:paraId="75954E50" w14:textId="77777777" w:rsidTr="00BE1357">
        <w:tc>
          <w:tcPr>
            <w:tcW w:w="2736" w:type="dxa"/>
          </w:tcPr>
          <w:p w14:paraId="0CE0E270" w14:textId="70EFABA0" w:rsidR="00BE1357" w:rsidRDefault="00BE1357" w:rsidP="00490D95">
            <w:r>
              <w:lastRenderedPageBreak/>
              <w:t>MSS-Tools</w:t>
            </w:r>
          </w:p>
        </w:tc>
        <w:tc>
          <w:tcPr>
            <w:tcW w:w="2736" w:type="dxa"/>
          </w:tcPr>
          <w:p w14:paraId="2A5B8DA0" w14:textId="53DD9D00" w:rsidR="00BE1357" w:rsidRDefault="00BE1357" w:rsidP="00490D95">
            <w:r>
              <w:t>14.517 Sekunden</w:t>
            </w:r>
          </w:p>
        </w:tc>
      </w:tr>
    </w:tbl>
    <w:p w14:paraId="08768F49" w14:textId="77777777" w:rsidR="00BE1357" w:rsidRDefault="00BE1357" w:rsidP="00490D95"/>
    <w:p w14:paraId="7577D9F2" w14:textId="4763A648" w:rsidR="00F55726" w:rsidRDefault="00BE1357" w:rsidP="00490D95">
      <w:r w:rsidRPr="00BE1357">
        <w:t>Auf Grund dieses Benchmarks wurde entschieden, weiterhin mit ImageGrab zu arbeiten.</w:t>
      </w:r>
    </w:p>
    <w:p w14:paraId="54EEEBED" w14:textId="7085EAA2" w:rsidR="00BE1357" w:rsidRDefault="00BE1357" w:rsidP="00490D95">
      <w:r w:rsidRPr="00BE1357">
        <w:t xml:space="preserve">Nach Hinzufügen eines Aufrufs der Methode </w:t>
      </w:r>
      <w:r>
        <w:t>ImageGrab</w:t>
      </w:r>
      <w:r w:rsidRPr="00BE1357">
        <w:t>.crop() wurde festgestellt, dass die Geschwindigkeit der Funktion sich bemerkbar verschnellert hat, desto kleiner das Bild zugeschnitten wurde. Der Zeitverlust durch das Aufrufen der Funktion wird also durch das Abspeichern der kleineren Datei überschattet. Dementsprechend wurde der Code aus Methode 1 um folgende Zeile ergänzt:</w:t>
      </w:r>
    </w:p>
    <w:p w14:paraId="5C87375F" w14:textId="4182240F" w:rsidR="00BE1357" w:rsidRDefault="00BE1357" w:rsidP="00490D95">
      <w:r>
        <w:t>[CODE]</w:t>
      </w:r>
    </w:p>
    <w:p w14:paraId="38AE3262" w14:textId="7294DD5D" w:rsidR="00BE1357" w:rsidRDefault="00BE1357" w:rsidP="00490D95">
      <w:r w:rsidRPr="00BE1357">
        <w:t xml:space="preserve">Um den Prozess des Screenshotting in Kombination mit der Analyse der Bilder zu beschleunigen, wurde ebenfalls eine Konvertierung zum Ende der Funktion hinzugefügt, welche im </w:t>
      </w:r>
      <w:r>
        <w:t>späteren Kapitel [KAPITEL]</w:t>
      </w:r>
      <w:r w:rsidRPr="00BE1357">
        <w:t xml:space="preserve"> weiter erläutert wurde.</w:t>
      </w:r>
    </w:p>
    <w:p w14:paraId="53FD1BD7" w14:textId="4D23AA62" w:rsidR="00BE1357" w:rsidRDefault="00BE1357" w:rsidP="00490D95">
      <w:r>
        <w:t>[CODE]</w:t>
      </w:r>
    </w:p>
    <w:p w14:paraId="13CB3652" w14:textId="06D35278" w:rsidR="00BE1357" w:rsidRPr="00BE1357" w:rsidRDefault="00BE1357" w:rsidP="00490D95">
      <w:r w:rsidRPr="005D04F4">
        <w:rPr>
          <w:highlight w:val="yellow"/>
        </w:rPr>
        <w:t>Nachdem das Environment implementiert wurde, war der nächste Schritt die Optimierung. Da nun auch die restliche Umgebung um das Screenshot-Modul herum existiert, wurde ein erneuter Benchmark durchgeführt, welcher nun im vollständigen Environment stattfindet.</w:t>
      </w:r>
      <w:r w:rsidRPr="00BE1357">
        <w:t xml:space="preserve"> </w:t>
      </w:r>
    </w:p>
    <w:p w14:paraId="6C4C3E07" w14:textId="740F8534" w:rsidR="00BE1357" w:rsidRDefault="00BE1357" w:rsidP="00490D95">
      <w:r w:rsidRPr="00BE1357">
        <w:t>Für diesen Test wurden drei Songs, in den Anhängen als Episoden bezeichnet, mit der ImageGrab-Methode und mit der MSS-Tools-Methode durch das Environment absolviert und die Anzahl der Bilder pro Sekunde verglichen.</w:t>
      </w:r>
    </w:p>
    <w:p w14:paraId="12762443" w14:textId="24CCEAB1" w:rsidR="00BE1357" w:rsidRDefault="00BE1357" w:rsidP="00490D95">
      <w:r>
        <w:t>[BILD]</w:t>
      </w:r>
    </w:p>
    <w:p w14:paraId="6454443E" w14:textId="7B03223D" w:rsidR="00BE1357" w:rsidRDefault="00BE1357" w:rsidP="00490D95">
      <w:r>
        <w:t>[BILD]</w:t>
      </w:r>
    </w:p>
    <w:p w14:paraId="270E36C2" w14:textId="1F42B94A" w:rsidR="00BE1357" w:rsidRPr="00BE1357" w:rsidRDefault="00BE1357" w:rsidP="00490D95">
      <w:r w:rsidRPr="00BE1357">
        <w:t>Wie man sehen kann, ist, entgegen des ersten Benchmarks außerhalb des Environments, die MSS-Tools-Methode etwas schneller. Dies scheint zwar relativ wenig, jedoch sind das, wie man beispielsweise an der letzten Episode sehen kann, 30 Bilder mehr, welche das Programm verarbeiten kann.</w:t>
      </w:r>
    </w:p>
    <w:p w14:paraId="1FAACD6B" w14:textId="5DCB1948" w:rsidR="00BE1357" w:rsidRPr="00BE1357" w:rsidRDefault="00BE1357" w:rsidP="00490D95">
      <w:r w:rsidRPr="00BE1357">
        <w:t xml:space="preserve">Zusammen mit dem Umstellen der Screenshot-Methode, wurde das Programm weiter optimiert, in dem pro Step nur ein Screenshot gemacht wird, statt drei. Anfangs </w:t>
      </w:r>
      <w:r w:rsidRPr="00BE1357">
        <w:lastRenderedPageBreak/>
        <w:t xml:space="preserve">wurden drei Screenshots pro Step gemacht - jeweils einer für die Observation des Gameplays, einer für die Berechnung des Rewards, und einer für die Prüfung ob der momentane Song vorbei ist. Das Programm wurde so umgeschrieben, dass nun ein Screenshot gemacht wird, welcher in den drei Methoden auf den relevanten Teil zugeschnitten wird. </w:t>
      </w:r>
    </w:p>
    <w:p w14:paraId="2281A206" w14:textId="5395D159" w:rsidR="00BE1357" w:rsidRPr="00BE1357" w:rsidRDefault="00BE1357" w:rsidP="00490D95">
      <w:r w:rsidRPr="00BE1357">
        <w:t>Ebenso wurde die Auflösung des Spiels weiter reduziert, um weniger Pixel abfotografieren zu müssen, was die Dateigröße reduziert und das Programm performanter macht.</w:t>
      </w:r>
    </w:p>
    <w:p w14:paraId="42458B1A" w14:textId="358D1647" w:rsidR="00BE1357" w:rsidRDefault="00BE1357" w:rsidP="00490D95">
      <w:r w:rsidRPr="00BE1357">
        <w:t>Dies beiden Änderungen steigerten die Performance um etwa 250%.</w:t>
      </w:r>
    </w:p>
    <w:p w14:paraId="009C7E8F" w14:textId="2BCCC00F" w:rsidR="00BE1357" w:rsidRDefault="00BE1357" w:rsidP="00490D95">
      <w:r>
        <w:t>[BILD]</w:t>
      </w:r>
    </w:p>
    <w:p w14:paraId="68F0C940" w14:textId="77777777" w:rsidR="00D65629" w:rsidRDefault="00D65629" w:rsidP="00490D95"/>
    <w:p w14:paraId="118F5590" w14:textId="5A1D39F6" w:rsidR="00BE1357" w:rsidRDefault="00BE1357" w:rsidP="00490D95">
      <w:pPr>
        <w:pStyle w:val="berschrift3"/>
        <w:numPr>
          <w:ilvl w:val="2"/>
          <w:numId w:val="8"/>
        </w:numPr>
      </w:pPr>
      <w:bookmarkStart w:id="15" w:name="_Toc136362394"/>
      <w:r>
        <w:t>Input Sending</w:t>
      </w:r>
      <w:bookmarkEnd w:id="15"/>
    </w:p>
    <w:p w14:paraId="2E457DD1" w14:textId="77777777" w:rsidR="009C3E7A" w:rsidRPr="009C3E7A" w:rsidRDefault="009C3E7A" w:rsidP="00490D95"/>
    <w:p w14:paraId="68418955" w14:textId="5FB20427" w:rsidR="00BE1357" w:rsidRDefault="00BE1357" w:rsidP="00490D95">
      <w:r w:rsidRPr="00BE1357">
        <w:t xml:space="preserve">Das Programm soll Inputs an das Spiel, welches sich </w:t>
      </w:r>
      <w:r w:rsidR="005D04F4">
        <w:t>im Vordergrund</w:t>
      </w:r>
      <w:r w:rsidRPr="00BE1357">
        <w:t xml:space="preserve"> in einem anderen Fenster befindet, schicken.</w:t>
      </w:r>
    </w:p>
    <w:p w14:paraId="198AA2A8" w14:textId="4667E789" w:rsidR="00BE1357" w:rsidRDefault="00BE1357" w:rsidP="00490D95">
      <w:r w:rsidRPr="00BE1357">
        <w:t>Die erste Herangehensweise an dieses Problem basierte auf dem Package pywinauto, bzw. das Modul pywinauto.keyboard mit der Funktion send_keys(). Folgender Code funktionierte zwar, jedoch nur in Texteditoren oder Inputfelder, nicht im Spiel.</w:t>
      </w:r>
    </w:p>
    <w:p w14:paraId="1B2A3EAD" w14:textId="578817CE" w:rsidR="00BE1357" w:rsidRDefault="00BE1357" w:rsidP="00490D95">
      <w:r>
        <w:t>[CODE]</w:t>
      </w:r>
    </w:p>
    <w:p w14:paraId="1B061361" w14:textId="0D2CA570" w:rsidR="00BE1357" w:rsidRDefault="00BE1357" w:rsidP="00490D95">
      <w:r w:rsidRPr="00BE1357">
        <w:t xml:space="preserve">Mit diesem Code wurde der Buchstabe “F” in Textfelder eingegeben, </w:t>
      </w:r>
      <w:r>
        <w:t>dieser Input</w:t>
      </w:r>
      <w:r w:rsidRPr="00BE1357">
        <w:t xml:space="preserve"> ist jedoch im Spiel nicht als </w:t>
      </w:r>
      <w:r>
        <w:t>Eingabe</w:t>
      </w:r>
      <w:r w:rsidRPr="00BE1357">
        <w:t xml:space="preserve"> angekommen.</w:t>
      </w:r>
    </w:p>
    <w:p w14:paraId="3276FEA6" w14:textId="04D3653A" w:rsidR="00BE1357" w:rsidRPr="00BE1357" w:rsidRDefault="00BE1357" w:rsidP="00490D95">
      <w:r w:rsidRPr="00BE1357">
        <w:t>Nach weiterer Recherche kam das Package pydirectinput auf, welches, anders als pywinauto, die Tastenbefehle über DirectX verschickt. Pywinauto nutzt Virtual Key Packets zum Versand des Inputs. Der Unterschied ist hierbei, dass das Verschicken über DirectX explizit für Videospiele vorgesehen ist, und so die Kommunikation von Programm zu Spiel unterstützt und gewährleistet wird.</w:t>
      </w:r>
    </w:p>
    <w:p w14:paraId="37912BF4" w14:textId="3CDF03A4" w:rsidR="00BE1357" w:rsidRDefault="00BE1357" w:rsidP="00490D95">
      <w:r w:rsidRPr="00BE1357">
        <w:t>Der folgende Code sendet mit der Hilfe von pydirectinput den Buchstaben “F” an das Spiel.</w:t>
      </w:r>
    </w:p>
    <w:p w14:paraId="529B6C70" w14:textId="11BD51AF" w:rsidR="00BE1357" w:rsidRDefault="00BE1357" w:rsidP="00490D95">
      <w:r>
        <w:t>[CODE]</w:t>
      </w:r>
    </w:p>
    <w:p w14:paraId="26F3649E" w14:textId="7A92337C" w:rsidR="00BE1357" w:rsidRDefault="00BE1357" w:rsidP="00490D95">
      <w:r w:rsidRPr="00BE1357">
        <w:lastRenderedPageBreak/>
        <w:t>Da ein objektorientierter Ansatz verfolgt wird, wurde diese Funktion in eine Klasse umgelagert, wobei die gewünschte Taste per Übergabeparameter angesteuert werden kann.</w:t>
      </w:r>
    </w:p>
    <w:p w14:paraId="55CE2281" w14:textId="32DE25C2" w:rsidR="00BE1357" w:rsidRDefault="00BE1357" w:rsidP="00490D95">
      <w:r>
        <w:t>[CODE]</w:t>
      </w:r>
    </w:p>
    <w:p w14:paraId="0F5B51EE" w14:textId="4746FAFF" w:rsidR="00BE1357" w:rsidRDefault="00BE1357" w:rsidP="00490D95">
      <w:r w:rsidRPr="00BE1357">
        <w:t xml:space="preserve">StepMania 5 beinhaltet neben den normalen Pfeilen auch noch andere Varianten - hier soll nur der sogenannte “Hold-Arrow” behandelt werden. Dieser erwartet vom Spieler, dass er die Taste gedrückt hält, bis der Pfeil aufhört. Die momentane Umsetzung des Input-Sendings ermöglicht dies nicht. Daher wurde die sendKey()-Methode in zwei Methoden aufgeteilt, pressKey() und releaseKey(). Ebenso wurde ein globales Array festgelegt, welches festhält, welche Taste </w:t>
      </w:r>
      <w:r w:rsidR="005D04F4" w:rsidRPr="00BE1357">
        <w:t>zurzeit</w:t>
      </w:r>
      <w:r w:rsidRPr="00BE1357">
        <w:t xml:space="preserve"> gedrückt wird.</w:t>
      </w:r>
    </w:p>
    <w:p w14:paraId="2FCFEB03" w14:textId="0E53EAF8" w:rsidR="004A5E40" w:rsidRDefault="004A5E40" w:rsidP="00490D95">
      <w:r>
        <w:t>[CODE]</w:t>
      </w:r>
    </w:p>
    <w:p w14:paraId="4469D993" w14:textId="77777777" w:rsidR="00D65629" w:rsidRDefault="00D65629" w:rsidP="00490D95"/>
    <w:p w14:paraId="300C357F" w14:textId="3AF88089" w:rsidR="004A5E40" w:rsidRDefault="004A5E40" w:rsidP="00490D95">
      <w:pPr>
        <w:pStyle w:val="berschrift3"/>
        <w:numPr>
          <w:ilvl w:val="2"/>
          <w:numId w:val="8"/>
        </w:numPr>
      </w:pPr>
      <w:bookmarkStart w:id="16" w:name="_Toc136362395"/>
      <w:r>
        <w:t>Pattern Matching</w:t>
      </w:r>
      <w:bookmarkEnd w:id="16"/>
    </w:p>
    <w:p w14:paraId="6A67D7CA" w14:textId="77777777" w:rsidR="009C3E7A" w:rsidRPr="009C3E7A" w:rsidRDefault="009C3E7A" w:rsidP="00490D95"/>
    <w:p w14:paraId="514D1EEC" w14:textId="25BC99CF" w:rsidR="004A5E40" w:rsidRDefault="004A5E40" w:rsidP="00490D95">
      <w:r w:rsidRPr="004A5E40">
        <w:t>Um Informationen aus den Screenshots des Gameplays nehmen zu können, muss eine Möglichkeit gefunden werden, die Pfeile aus den Bildern erkennen zu können.</w:t>
      </w:r>
    </w:p>
    <w:p w14:paraId="4F6550AC" w14:textId="7D1E1808" w:rsidR="004A5E40" w:rsidRDefault="004A5E40" w:rsidP="00490D95">
      <w:r w:rsidRPr="004A5E40">
        <w:t>Mit Hilfe von den Libraries cv2 und numpy konnte eine Funktion zur Erkennung der einzelnen Pfeile und deren Richtungen erstellt werden.</w:t>
      </w:r>
    </w:p>
    <w:p w14:paraId="068CEEA2" w14:textId="281A3A45" w:rsidR="004A5E40" w:rsidRDefault="004A5E40" w:rsidP="00490D95">
      <w:r>
        <w:t>[CODE]</w:t>
      </w:r>
    </w:p>
    <w:p w14:paraId="113A356C" w14:textId="1001432C" w:rsidR="004A5E40" w:rsidRDefault="004A5E40" w:rsidP="00490D95">
      <w:r w:rsidRPr="004A5E40">
        <w:t>Der Code nimmt eine der vier Richtungspfeile, welche separat als Datei vorliegen, und vergleicht sie mit</w:t>
      </w:r>
      <w:r w:rsidR="005D04F4">
        <w:t xml:space="preserve">hilfe des </w:t>
      </w:r>
      <w:r w:rsidRPr="004A5E40">
        <w:t>Template Matching</w:t>
      </w:r>
      <w:r w:rsidR="005D04F4">
        <w:t>s</w:t>
      </w:r>
      <w:r w:rsidRPr="004A5E40">
        <w:t xml:space="preserve"> mit dem Screenshot.</w:t>
      </w:r>
    </w:p>
    <w:p w14:paraId="5158F285" w14:textId="11A8181A" w:rsidR="004A5E40" w:rsidRDefault="004A5E40" w:rsidP="00490D95">
      <w:r>
        <w:t>[BILDER]</w:t>
      </w:r>
    </w:p>
    <w:p w14:paraId="78B1605A" w14:textId="036565D2" w:rsidR="005D04F4" w:rsidRDefault="005D04F4" w:rsidP="00490D95">
      <w:r>
        <w:t>Abschließend hat man so also ein Bild, in welchem die Pfeile auf dem Bildschirm erkannt, und visuell markiert wurden.</w:t>
      </w:r>
    </w:p>
    <w:p w14:paraId="770BFB4C" w14:textId="4F5CAB62" w:rsidR="004A5E40" w:rsidRPr="005D04F4" w:rsidRDefault="004A5E40" w:rsidP="00490D95">
      <w:pPr>
        <w:rPr>
          <w:highlight w:val="yellow"/>
        </w:rPr>
      </w:pPr>
      <w:r w:rsidRPr="005D04F4">
        <w:rPr>
          <w:highlight w:val="yellow"/>
        </w:rPr>
        <w:t xml:space="preserve">Dies ermöglicht nun das Abfragen der Koordinaten der </w:t>
      </w:r>
      <w:r w:rsidR="005D04F4" w:rsidRPr="005D04F4">
        <w:rPr>
          <w:highlight w:val="yellow"/>
        </w:rPr>
        <w:t>erkannten Bereiche</w:t>
      </w:r>
      <w:r w:rsidRPr="005D04F4">
        <w:rPr>
          <w:highlight w:val="yellow"/>
        </w:rPr>
        <w:t xml:space="preserve">, </w:t>
      </w:r>
      <w:r w:rsidR="005D04F4" w:rsidRPr="005D04F4">
        <w:rPr>
          <w:highlight w:val="yellow"/>
        </w:rPr>
        <w:t>wodurch man auf die Position der Pfeile schließen kann.</w:t>
      </w:r>
    </w:p>
    <w:p w14:paraId="69213FBF" w14:textId="272731F4" w:rsidR="004A5E40" w:rsidRPr="005D04F4" w:rsidRDefault="004A5E40" w:rsidP="00490D95">
      <w:pPr>
        <w:rPr>
          <w:highlight w:val="yellow"/>
        </w:rPr>
      </w:pPr>
      <w:r w:rsidRPr="005D04F4">
        <w:rPr>
          <w:highlight w:val="yellow"/>
        </w:rPr>
        <w:t>Folgende Fragestellungen ergeben sich nun daraus:</w:t>
      </w:r>
    </w:p>
    <w:p w14:paraId="48B2320F" w14:textId="12F42755" w:rsidR="004A5E40" w:rsidRPr="005D04F4" w:rsidRDefault="004A5E40" w:rsidP="00490D95">
      <w:pPr>
        <w:rPr>
          <w:highlight w:val="yellow"/>
        </w:rPr>
      </w:pPr>
      <w:r w:rsidRPr="005D04F4">
        <w:rPr>
          <w:highlight w:val="yellow"/>
        </w:rPr>
        <w:lastRenderedPageBreak/>
        <w:t>- Wie soll mit andersfarbigen Pfeilen umgegangen werden? Soll separates Pattern Matching ausgeführt werden oder soll das bestehende so umgebaut werden, dass die Farben keinen Unterschied machen?</w:t>
      </w:r>
      <w:r w:rsidRPr="005D04F4">
        <w:rPr>
          <w:highlight w:val="yellow"/>
        </w:rPr>
        <w:br/>
        <w:t>- Was passiert bei Pfeilen, die sich überlagern? Pattern Matching kann diese nicht als Pfeile erkennen.</w:t>
      </w:r>
      <w:r w:rsidRPr="005D04F4">
        <w:rPr>
          <w:highlight w:val="yellow"/>
        </w:rPr>
        <w:br/>
        <w:t>- Wie soll mit den grauen, statischen Pfeilen am oberen Rand umgegangen werden, da diese bei geringerem Threshold ebenfalls erkannt werden?</w:t>
      </w:r>
    </w:p>
    <w:p w14:paraId="3B959955" w14:textId="099A69DF" w:rsidR="004A5E40" w:rsidRDefault="004A5E40" w:rsidP="00490D95">
      <w:r w:rsidRPr="005D04F4">
        <w:rPr>
          <w:highlight w:val="yellow"/>
        </w:rPr>
        <w:t>Abschließend wurde die Funktion um einen Übergabeparameter erweitert, welche das Bild, welches in der Variable img_rgb eingelesen wurde, in die Funktion gibt. Dies hat zur Folge, dass die ersten beiden Zeilen der Funktion obsolet wurden, und weitere Nennungen von img_rgb zu img geändert wurden.  Ebenso wurde ein Array angelegt, welches die erkannten Patterns speichert und ausgibt. Eine genauere Erläuterung dieser Änderungen befindet sich im Kapitel [KAPITEL].</w:t>
      </w:r>
    </w:p>
    <w:p w14:paraId="03DC5686" w14:textId="77777777" w:rsidR="004A5E40" w:rsidRDefault="004A5E40" w:rsidP="00490D95"/>
    <w:p w14:paraId="430732C3" w14:textId="4EFAC903" w:rsidR="004A5E40" w:rsidRDefault="004A5E40" w:rsidP="00490D95">
      <w:pPr>
        <w:pStyle w:val="berschrift3"/>
        <w:numPr>
          <w:ilvl w:val="2"/>
          <w:numId w:val="8"/>
        </w:numPr>
      </w:pPr>
      <w:bookmarkStart w:id="17" w:name="_Toc136362396"/>
      <w:r>
        <w:t>Kombination der Module</w:t>
      </w:r>
      <w:bookmarkEnd w:id="17"/>
    </w:p>
    <w:p w14:paraId="05FE5C1F" w14:textId="77777777" w:rsidR="009C3E7A" w:rsidRPr="009C3E7A" w:rsidRDefault="009C3E7A" w:rsidP="00490D95"/>
    <w:p w14:paraId="5183833C" w14:textId="653EA3D2" w:rsidR="004A5E40" w:rsidRPr="004A5E40" w:rsidRDefault="004A5E40" w:rsidP="00490D95">
      <w:r w:rsidRPr="004A5E40">
        <w:t xml:space="preserve">Nachdem die drei grundlegenden Elemente </w:t>
      </w:r>
      <w:r>
        <w:t xml:space="preserve">Screenshots, Input Sending und Pattern Matching </w:t>
      </w:r>
      <w:r w:rsidRPr="004A5E40">
        <w:t>als eigenständige Klassen fertiggestellt wurden, ist die nächste Aufgabe, eine Funktion zu erstellen, welche die drei Klassen kombiniert und hintereinander aufruft, um aus einem Screenshot einen Input zu erstellen, welcher dann im richtigen Moment an das Spiel geschickt wird.</w:t>
      </w:r>
    </w:p>
    <w:p w14:paraId="3D4E76BB" w14:textId="69EF0538" w:rsidR="004A5E40" w:rsidRPr="004A5E40" w:rsidRDefault="004A5E40" w:rsidP="00490D95">
      <w:r w:rsidRPr="004A5E40">
        <w:t xml:space="preserve">Hierbei traten mehrere Probleme auf, welche </w:t>
      </w:r>
      <w:r w:rsidR="005D04F4">
        <w:t>vorher</w:t>
      </w:r>
      <w:r w:rsidRPr="004A5E40">
        <w:t xml:space="preserve"> behoben werden mussten:</w:t>
      </w:r>
    </w:p>
    <w:p w14:paraId="4E5052B3" w14:textId="4578EE9F" w:rsidR="004A5E40" w:rsidRPr="004A5E40" w:rsidRDefault="004A5E40" w:rsidP="00490D95">
      <w:r w:rsidRPr="004A5E40">
        <w:t>Da für das Aufnehmen des Screenshots und das Analysieren/Verarbeiten des Screenshots zwei unterschiedliche Funktionen genutzt werden, musste eine Möglichkeit gefunden werden, wie das Bild, welches durch die ImageGrab.grab() Funktion aufgenommen wurde, mit OpenCV analysiert werden konnte.</w:t>
      </w:r>
    </w:p>
    <w:p w14:paraId="072734E4" w14:textId="4CBCB46A" w:rsidR="004A5E40" w:rsidRDefault="004A5E40" w:rsidP="00490D95">
      <w:r w:rsidRPr="004A5E40">
        <w:t>Die erste Idee war es, das Bild in der ersten Funktion als .png-Datei abzuspeichern, und in der nächsten Funktion erneut auszulesen.</w:t>
      </w:r>
    </w:p>
    <w:p w14:paraId="7E6216E7" w14:textId="7BC12F64" w:rsidR="004A5E40" w:rsidRDefault="004A5E40" w:rsidP="00490D95">
      <w:r>
        <w:t>[CODE]</w:t>
      </w:r>
    </w:p>
    <w:p w14:paraId="2042D398" w14:textId="560031D2" w:rsidR="004A5E40" w:rsidRPr="004A5E40" w:rsidRDefault="004A5E40" w:rsidP="00490D95">
      <w:r w:rsidRPr="004A5E40">
        <w:lastRenderedPageBreak/>
        <w:t>Das Ganze dauerte laut Benchmarks im Durchschnitt 0.10 Sekunden, was isoliert betrachtet nicht unfassbar viel ist, aber dennoch optimierbar ist.</w:t>
      </w:r>
    </w:p>
    <w:p w14:paraId="3D4419DF" w14:textId="60843288" w:rsidR="004A5E40" w:rsidRDefault="004A5E40" w:rsidP="00490D95">
      <w:r w:rsidRPr="004A5E40">
        <w:t>Um den Prozess zu beschleunigen, wurde das Bild nach dem Aufnehmen so konvertiert, dass es von OpenCV direkt verarbeitet werden konnte. So konnte das Bild als Ergebnis der Screenshot-Funktion ausgegeben werden, und so direkt an die Analysefunktion als Übergabeparameter übergeben werden.</w:t>
      </w:r>
    </w:p>
    <w:p w14:paraId="4A93852A" w14:textId="19744E4D" w:rsidR="004A5E40" w:rsidRDefault="004A5E40" w:rsidP="00490D95">
      <w:r>
        <w:t>[CODE]</w:t>
      </w:r>
    </w:p>
    <w:p w14:paraId="744F4D37" w14:textId="72825DC3" w:rsidR="004A5E40" w:rsidRDefault="004A5E40" w:rsidP="00490D95">
      <w:r w:rsidRPr="004A5E40">
        <w:t>Diese Methode dauerte im Durchschnitt 0.05 Sekunden, was die Geschwindigkeit verdoppelte.</w:t>
      </w:r>
    </w:p>
    <w:p w14:paraId="01A1C683" w14:textId="00663726" w:rsidR="003E76F5" w:rsidRDefault="004A5E40" w:rsidP="00490D95">
      <w:r w:rsidRPr="004A5E40">
        <w:t>Das nächste Problem entstand aus der Kombination der Analyse und dem Senden der Tastenbefehle. Bei dem momentanen Stand hat man nach der Analyse nur ein Bild mit Rechtecken um die erkannten Stellen im Bild, womit man an sich nichts anfangen kann. Man benötigt die Position der Rechtecke um das richtige Timing für den Tastenanschlag zu bestimmen. Die Position kann relativ einfach bestimmt werden, da die erkannten Punkte Pixelwerte haben, welche nach Erkennung in ein Array gespeichert werden.</w:t>
      </w:r>
    </w:p>
    <w:p w14:paraId="6C5E6AEB" w14:textId="3DDA383B" w:rsidR="004A5E40" w:rsidRDefault="004A5E40" w:rsidP="00490D95">
      <w:r>
        <w:t>[CODE]</w:t>
      </w:r>
    </w:p>
    <w:p w14:paraId="77AC17CE" w14:textId="1FC788B1" w:rsidR="004A5E40" w:rsidRDefault="004A5E40" w:rsidP="00490D95">
      <w:r w:rsidRPr="004A5E40">
        <w:t>Dieses Array kann nun in einer weiteren Methode der SendInput-Klasse ausgelesen und interpretiert werden, indem die Y-Werte der einzelnen Locations betrachtet werden. Sobald der Y-Wert einen gewissen Wert unterschreitet, da die Pfeile sich von unten nach oben bewegen, und sich der Y-Wert dementsprechend verringert, wird der Keypress übermittelt.</w:t>
      </w:r>
    </w:p>
    <w:p w14:paraId="44D3A958" w14:textId="2DE814F7" w:rsidR="004A5E40" w:rsidRDefault="004A5E40" w:rsidP="00490D95">
      <w:r>
        <w:t>[CODE]</w:t>
      </w:r>
    </w:p>
    <w:p w14:paraId="47BEB35E" w14:textId="6261B314" w:rsidR="004A5E40" w:rsidRPr="004A5E40" w:rsidRDefault="004A5E40" w:rsidP="00490D95">
      <w:r w:rsidRPr="004A5E40">
        <w:t>Problematisch ist diese Lösung auf mehrere Arten und Weisen. Zuerst einmal das offensichtliche Problem, dass diese Lösung mit einem festen Delay nicht flexibel ist. Sollte sich die Geschwindigkeit der Pfeile ändern, ist diese Option nicht mehr möglich.</w:t>
      </w:r>
    </w:p>
    <w:p w14:paraId="3B791428" w14:textId="04046422" w:rsidR="004A5E40" w:rsidRDefault="004A5E40" w:rsidP="00490D95">
      <w:r w:rsidRPr="004A5E40">
        <w:t xml:space="preserve">Ebenso gibt es Probleme bei der Erkennung. Da die Pattern Recognition nicht gut genug ist, die statische Reihe der Pfeile, welche als Richtlinie zum Timing dienen, von den sich bewegenden Pfeilen zu differenzieren, kann es vorkommen, dass der </w:t>
      </w:r>
      <w:r w:rsidRPr="004A5E40">
        <w:lastRenderedPageBreak/>
        <w:t>statische Pfeil fälschlich interpretiert wird und so durchgängig Inputbefehle gesendet werden. Ebenso werden Pfeile, welche mit diesen statischen Pfeilen überlappen, auch nicht erkannt. Eine Lösungsidee wäre das Cropping des Screenshots so zu ändern, dass die statische Pfeilreihe nicht auf dem Bild zu sehen ist. Dies verkompliziert das Timing der Pfeile jedoch auf lange Sicht gesehen, weshalb diese Lösung suboptimal ist.</w:t>
      </w:r>
    </w:p>
    <w:p w14:paraId="37821A6F" w14:textId="77777777" w:rsidR="004E290F" w:rsidRDefault="004E290F" w:rsidP="00490D95"/>
    <w:p w14:paraId="0516BE73" w14:textId="40A5C18B" w:rsidR="009C3E7A" w:rsidRDefault="004E290F" w:rsidP="00490D95">
      <w:pPr>
        <w:pStyle w:val="berschrift3"/>
        <w:numPr>
          <w:ilvl w:val="2"/>
          <w:numId w:val="8"/>
        </w:numPr>
      </w:pPr>
      <w:bookmarkStart w:id="18" w:name="_Toc136362397"/>
      <w:r>
        <w:t>Aufsetzen eines Environments</w:t>
      </w:r>
      <w:bookmarkEnd w:id="18"/>
    </w:p>
    <w:p w14:paraId="4E80B6B1" w14:textId="3AED870F" w:rsidR="004E290F" w:rsidRDefault="004E290F" w:rsidP="00490D95"/>
    <w:p w14:paraId="45630D5C" w14:textId="31FEB9CE" w:rsidR="004E290F" w:rsidRDefault="004E290F" w:rsidP="00490D95">
      <w:r w:rsidRPr="004E290F">
        <w:t>Nachdem es beim Kombinieren der einzelnen Module mehrere Probleme gab, wurde die Orientierung des Projektes neu definiert. Hierzu wurde der Fokus nicht auf die einzelnen Bestandteile, sondern auf das fertige Endresultat gerichtet - das Environment. Wie in Kapitel [</w:t>
      </w:r>
      <w:r>
        <w:t>KAPITEL</w:t>
      </w:r>
      <w:r w:rsidRPr="004E290F">
        <w:t>] bereits behandelt, bietet das Environment die Umgebung für den Agent - wie er in jedem Step agieren soll, was er an Feedback bekommt, etc. Das nächste Ziel war also, die in den vorherigen Kapiteln besprochenen Klassen und ihre Funktionen so einzusetzen, dass ein Agent in diesem Environment genutzt werden kann. Hier wurde auch ersichtlich, dass einige Ansätze in den Modulen nicht sinnvoll oder nützlich waren, und ersetzt oder umgeschrieben werden mussten. In diesem Kapitel sollen also die Entwicklung des Environments und die Änderungen, die es mit sich gebracht hat, beschrieben werden.</w:t>
      </w:r>
    </w:p>
    <w:p w14:paraId="1DB29FD0" w14:textId="5A92C0F3" w:rsidR="004E290F" w:rsidRPr="004E290F" w:rsidRDefault="004E290F" w:rsidP="00490D95">
      <w:r w:rsidRPr="004E290F">
        <w:t>Ein Environment besteht</w:t>
      </w:r>
      <w:r w:rsidR="00110D0D">
        <w:t xml:space="preserve"> typsicherweise</w:t>
      </w:r>
      <w:r w:rsidRPr="004E290F">
        <w:t xml:space="preserve"> aus mehreren Methoden.</w:t>
      </w:r>
    </w:p>
    <w:p w14:paraId="68A9C03B" w14:textId="695E9459" w:rsidR="004E290F" w:rsidRPr="004E290F" w:rsidRDefault="004E290F" w:rsidP="00490D95">
      <w:pPr>
        <w:pStyle w:val="Listenabsatz"/>
        <w:numPr>
          <w:ilvl w:val="0"/>
          <w:numId w:val="19"/>
        </w:numPr>
      </w:pPr>
      <w:r w:rsidRPr="004E290F">
        <w:t>init() - Die Initialisierung des Environments.</w:t>
      </w:r>
    </w:p>
    <w:p w14:paraId="5340972F" w14:textId="572229C2" w:rsidR="004E290F" w:rsidRPr="004E290F" w:rsidRDefault="004E290F" w:rsidP="00490D95">
      <w:pPr>
        <w:pStyle w:val="Listenabsatz"/>
        <w:numPr>
          <w:ilvl w:val="0"/>
          <w:numId w:val="19"/>
        </w:numPr>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490D95">
      <w:pPr>
        <w:pStyle w:val="Listenabsatz"/>
        <w:numPr>
          <w:ilvl w:val="0"/>
          <w:numId w:val="19"/>
        </w:numPr>
      </w:pPr>
      <w:r w:rsidRPr="004E290F">
        <w:t>reset() - Die Methode, welche genutzt wird, um das Environment auf den Anfangszustand zurückzusetzen.</w:t>
      </w:r>
    </w:p>
    <w:p w14:paraId="1F757783" w14:textId="1D62D7E7" w:rsidR="004E290F" w:rsidRPr="004E290F" w:rsidRDefault="004E290F" w:rsidP="00490D95">
      <w:pPr>
        <w:pStyle w:val="Listenabsatz"/>
        <w:numPr>
          <w:ilvl w:val="0"/>
          <w:numId w:val="19"/>
        </w:numPr>
      </w:pPr>
      <w:r w:rsidRPr="004E290F">
        <w:t>close() - Die Methode, die das Environment schließt, und beanspruchte Ressourcen wieder freigibt.</w:t>
      </w:r>
    </w:p>
    <w:p w14:paraId="7876A8A4" w14:textId="75211670" w:rsidR="004E290F" w:rsidRPr="004E290F" w:rsidRDefault="004E290F" w:rsidP="00490D95">
      <w:pPr>
        <w:pStyle w:val="Listenabsatz"/>
        <w:numPr>
          <w:ilvl w:val="0"/>
          <w:numId w:val="19"/>
        </w:numPr>
      </w:pPr>
      <w:r w:rsidRPr="004E290F">
        <w:t>render() - Die Methode, welche das Geschehen visualisiert.</w:t>
      </w:r>
    </w:p>
    <w:p w14:paraId="142AD22E" w14:textId="52B560AA" w:rsidR="004E290F" w:rsidRDefault="004E290F" w:rsidP="00490D95">
      <w:r w:rsidRPr="004E290F">
        <w:lastRenderedPageBreak/>
        <w:t>Bei diesem Anwendungsfall ist sowohl render(), als auch close() nicht von Bedeutung, da wir weder die Aktionen visualisieren müssen, noch Ressourcen verwenden, welche freigegeben werden müssen.</w:t>
      </w:r>
    </w:p>
    <w:p w14:paraId="134A2EF4" w14:textId="00930CC0" w:rsidR="004E290F" w:rsidRDefault="004E290F" w:rsidP="00490D95">
      <w:r w:rsidRPr="004E290F">
        <w:t>Um die step()-Methode übersichtlicher zu gestalten, wurden noch drei weitere Methoden in die Environment-Klasse hinzugefügt:</w:t>
      </w:r>
    </w:p>
    <w:p w14:paraId="423706F9" w14:textId="1E580BF3" w:rsidR="004E290F" w:rsidRPr="004E290F" w:rsidRDefault="004E290F" w:rsidP="00490D95">
      <w:pPr>
        <w:pStyle w:val="Listenabsatz"/>
        <w:numPr>
          <w:ilvl w:val="0"/>
          <w:numId w:val="20"/>
        </w:numPr>
      </w:pPr>
      <w:r w:rsidRPr="004E290F">
        <w:t>get_observation() - In dieser Methode wird der Screenshot, welcher in jedem Step gemacht wird, so bearbeitet, dass er nur wichtige Informationen für die Erkennung des Gameplays beinhaltet.</w:t>
      </w:r>
    </w:p>
    <w:p w14:paraId="54135419" w14:textId="6165E09A" w:rsidR="004E290F" w:rsidRPr="004E290F" w:rsidRDefault="004E290F" w:rsidP="00490D95">
      <w:pPr>
        <w:pStyle w:val="Listenabsatz"/>
        <w:numPr>
          <w:ilvl w:val="0"/>
          <w:numId w:val="20"/>
        </w:numPr>
      </w:pPr>
      <w:r w:rsidRPr="004E290F">
        <w:t>get_reward() - Wie der Name bereits sagt, wird in dieser Methode der aktuelle Reward berechnet.</w:t>
      </w:r>
    </w:p>
    <w:p w14:paraId="245CC98A" w14:textId="357BC9BB" w:rsidR="004E290F" w:rsidRPr="004E290F" w:rsidRDefault="004E290F" w:rsidP="00490D95">
      <w:pPr>
        <w:pStyle w:val="Listenabsatz"/>
        <w:numPr>
          <w:ilvl w:val="0"/>
          <w:numId w:val="20"/>
        </w:numPr>
      </w:pPr>
      <w:r w:rsidRPr="004E290F">
        <w:t>get_over() - Diese Methode wird ausgeführt, um festzustellen, ob die Episode vorbei ist.</w:t>
      </w:r>
    </w:p>
    <w:p w14:paraId="58F31F76" w14:textId="5BB517F2" w:rsidR="009C3E7A" w:rsidRDefault="004E290F" w:rsidP="00490D95">
      <w:r w:rsidRPr="004E290F">
        <w:t xml:space="preserve">Der Output der step()-Methode besteht aus vier Dingen - der Observation, dem Reward, einem Boolean, welcher aussagt, ob die Episode vorüber ist, und einem Info-Objekt, welches für die Nutzung des Environments selbst nicht relevant ist. Die drei essentiellen Rückgabewerte eines Steps werden also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5ACD5693" w:rsidR="004E290F" w:rsidRDefault="004E290F" w:rsidP="00490D95">
      <w:r w:rsidRPr="004E290F">
        <w:t xml:space="preserve">Wenn das Environment erstellt wird, wird die init()-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 um später auf die Methoden</w:t>
      </w:r>
      <w:r w:rsidR="00110D0D">
        <w:t xml:space="preserve"> dieser Klassen</w:t>
      </w:r>
      <w:r w:rsidRPr="004E290F">
        <w:t xml:space="preserve"> einfacher zugreifen zu können, da man für das Aufrufen der Methoden sonst immer wieder eine Instanz der Klasse hätte erzeugen müssen.</w:t>
      </w:r>
    </w:p>
    <w:p w14:paraId="762FD6C8" w14:textId="04DD6087" w:rsidR="004E290F" w:rsidRPr="004E290F" w:rsidRDefault="004E290F" w:rsidP="00490D95">
      <w:r>
        <w:t>[CODE]</w:t>
      </w:r>
    </w:p>
    <w:p w14:paraId="480527C4" w14:textId="3BCCD556" w:rsidR="004E290F" w:rsidRDefault="004E290F" w:rsidP="00490D95">
      <w:r w:rsidRPr="004E290F">
        <w:lastRenderedPageBreak/>
        <w:t xml:space="preserve">Ebenfalls essentiell sind die Attribute, welche den Action Space und den Observation Space beinhalten. Der Action Space sagt aus, was der Agent für Inputmöglichkeiten hat. In diesem Fall enthält der Action Space eine von fünf diskreten Zahlen - 0, 1, 2, 3 oder 4. Was diese Zahlen selbst ausdrücken, wird in der Action Map definiert. 1 bis 4 steht für die verschiedenen Richtungen (oben, unten, links und rechts), während 0 für “no_op”, also “no operation” steht. Hier wird kein Tastendruck ausgeführt. </w:t>
      </w:r>
    </w:p>
    <w:p w14:paraId="3C212A38" w14:textId="338AA152" w:rsidR="004E290F" w:rsidRPr="004E290F" w:rsidRDefault="004E290F" w:rsidP="00490D95">
      <w:r>
        <w:t>[CODE]</w:t>
      </w:r>
    </w:p>
    <w:p w14:paraId="6713C908" w14:textId="7504FB6A" w:rsidR="004E290F" w:rsidRDefault="004E290F" w:rsidP="00490D95">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en Wertintervallen befinden. Hier wird festgelegt, dass sich </w:t>
      </w:r>
      <w:r w:rsidR="00110D0D">
        <w:t>alle</w:t>
      </w:r>
      <w:r w:rsidRPr="004E290F">
        <w:t xml:space="preserve"> Werte zwischen 0 und 255 befinden, da wir in unserem Fall von </w:t>
      </w:r>
      <w:r w:rsidR="00110D0D">
        <w:t>der Helligkeit von Pixeln</w:t>
      </w:r>
      <w:r w:rsidRPr="004E290F">
        <w:t xml:space="preserve"> reden, sowie einer Shape von (1, 135, 100).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1D145ED6" w14:textId="0D85D727" w:rsidR="004E290F" w:rsidRDefault="004E290F" w:rsidP="00490D95">
      <w:r>
        <w:t>[CODE]</w:t>
      </w:r>
    </w:p>
    <w:p w14:paraId="77A0E994" w14:textId="1F4AE79A" w:rsidR="004E290F" w:rsidRDefault="004E290F" w:rsidP="00490D95">
      <w:r w:rsidRPr="004E290F">
        <w:t>Nachdem das Environment initialisiert wurde, kann es genutzt werden. Dabei ist der Ablauf einfach erklärt - Gestartet wird mit einem Aufruf der Reset-Methode, welche das Environment auf seinen Startzustand setzt. Die Reset-Methode gibt eine Observation des Startzustands zurück, welche dann vom Model genutzt wird</w:t>
      </w:r>
      <w:r w:rsidR="00110D0D">
        <w:t>,</w:t>
      </w:r>
      <w:r w:rsidRPr="004E290F">
        <w:t xml:space="preserve"> um eine Aktion zu bestimmen, die es </w:t>
      </w:r>
      <w:r w:rsidR="00110D0D">
        <w:t xml:space="preserve">basierend auf der Obser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l zurückgibt. Ebenfalls wird mitgegeben, ob die Abbruchbedingung des Environments erfüllt ist. Der Reward wird genutzt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08C7D472" w14:textId="02BCC20E" w:rsidR="004E290F" w:rsidRPr="004E290F" w:rsidRDefault="004E290F" w:rsidP="00490D95">
      <w:r>
        <w:lastRenderedPageBreak/>
        <w:t>[BILD?]</w:t>
      </w:r>
    </w:p>
    <w:p w14:paraId="3C09B39F" w14:textId="1E6D4969" w:rsidR="004E290F" w:rsidRDefault="004E290F" w:rsidP="00490D95">
      <w:r w:rsidRPr="004E290F">
        <w:t xml:space="preserve">Die Step-Methode führt zuerst die Aktion aus, welche sie als Parameter bekommen hat. Dafür wird das Input-Sending-Modul genutzt. Daraufhin wird mit dem Screenshot-Modul ein Screenshot des gesamten Fensters gemacht, und, ebenfalls mit dem Modul, runterskaliert, um die Größe des Bildes für die Observation zu reduzieren. </w:t>
      </w:r>
      <w:r w:rsidRPr="005720C7">
        <w:rPr>
          <w:highlight w:val="yellow"/>
        </w:rPr>
        <w:t>Da für die Erkennung des Ergebnisscreens und die Score-Erkennung Template-Matching genutzt wird, kann hier nicht die runterskalierte Version der Observation genutzt werden. Also werden diese beide Methoden mit dem originalen Screenshot aufgerufen, während für die Methode, die für das Gameplay verantwortlich ist, die runterskalierte Version genutzt wird.</w:t>
      </w:r>
      <w:r w:rsidRPr="004E290F">
        <w:t xml:space="preserve"> Wurden alle drei Methoden aufgerufen, werden ihre Ergebnisse zusammen mit einem Info-Objekt als Output der Step-Methode zurückgegeben. </w:t>
      </w:r>
    </w:p>
    <w:p w14:paraId="61A60F12" w14:textId="3C019E05" w:rsidR="004E290F" w:rsidRPr="004E290F" w:rsidRDefault="004E290F" w:rsidP="00490D95">
      <w:r>
        <w:t>[BILD?]</w:t>
      </w:r>
    </w:p>
    <w:p w14:paraId="440E7C6D" w14:textId="28F1A860" w:rsidR="004E290F" w:rsidRPr="004E290F" w:rsidRDefault="004E290F" w:rsidP="00490D95">
      <w:r w:rsidRPr="004E290F">
        <w:t>Nach jedem abgeschlossenen Song wird die Reset-Methode ausgeführt. Diese enthält eine Reihe an Inputs, welche das Spiel vom Ergebnisscreen zuerst zurück in das Hauptmenü, und danach in den nachfolgenden Song navigier</w:t>
      </w:r>
      <w:r w:rsidR="005720C7">
        <w:t>en</w:t>
      </w:r>
      <w:r w:rsidRPr="004E290F">
        <w:t>. Abschließend wird ein Screenshot gemacht, welcher an das Model weitergegeben wird.</w:t>
      </w:r>
    </w:p>
    <w:p w14:paraId="1132B900" w14:textId="5615FBC4" w:rsidR="004E290F" w:rsidRDefault="004E290F" w:rsidP="00490D95">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 welcher die Scoreanzeige enthält). Die get_observation-Methode gibt nu</w:t>
      </w:r>
      <w:r w:rsidR="005720C7">
        <w:t>r</w:t>
      </w:r>
      <w:r w:rsidRPr="004E290F">
        <w:t xml:space="preserve"> </w:t>
      </w:r>
      <w:r w:rsidR="005720C7">
        <w:t xml:space="preserve">ihren </w:t>
      </w:r>
      <w:r w:rsidRPr="004E290F">
        <w:t>Teil</w:t>
      </w:r>
      <w:r w:rsidR="005720C7">
        <w:t>, welcher das Spielgeschehen zeigt,</w:t>
      </w:r>
      <w:r w:rsidRPr="004E290F">
        <w:t xml:space="preserve"> zurück, während die get_done()- und die get_reward()-Methode</w:t>
      </w:r>
      <w:r w:rsidR="005720C7">
        <w:t>n</w:t>
      </w:r>
      <w:r w:rsidRPr="004E290F">
        <w:t xml:space="preserve"> unter anderem das Template Matching Modul nutzen, um ihre jeweiligen Informationen verarbeiten zu können. Während bei der get_done-Methode nur ein Wahrheitswert zurückgegeben wird, muss bei der Reward-Methode der Score weiter interpretiert werden um nützliches Feedback geben zu können. Wenn in den nachfolgenden Kapiteln von der Methode gesprochen wird, welche für die Rewardverteilung zuständig ist, ist damit diese Methode gemeint. Ihre Funktionsweise hat sich im Laufe des Projektes mit am meisten verändert, worauf später noch eingegangen wird.</w:t>
      </w:r>
    </w:p>
    <w:p w14:paraId="23A0CE40" w14:textId="29D38C9E" w:rsidR="004E290F" w:rsidRDefault="004E290F" w:rsidP="00490D95">
      <w:r>
        <w:lastRenderedPageBreak/>
        <w:t>[CODE]</w:t>
      </w:r>
    </w:p>
    <w:p w14:paraId="33C6524E" w14:textId="77777777" w:rsidR="00FD496A" w:rsidRDefault="00FD496A" w:rsidP="00490D95"/>
    <w:p w14:paraId="117EE6AA" w14:textId="581E70FA" w:rsidR="00FD496A" w:rsidRDefault="00FD496A" w:rsidP="00490D95">
      <w:pPr>
        <w:pStyle w:val="berschrift3"/>
        <w:numPr>
          <w:ilvl w:val="2"/>
          <w:numId w:val="8"/>
        </w:numPr>
      </w:pPr>
      <w:bookmarkStart w:id="19" w:name="_Toc136362398"/>
      <w:r>
        <w:t>Jupyter Notebook</w:t>
      </w:r>
      <w:bookmarkEnd w:id="19"/>
    </w:p>
    <w:p w14:paraId="22E10E99" w14:textId="2EF9CD03" w:rsidR="00FD496A" w:rsidRDefault="00FD496A" w:rsidP="00490D95"/>
    <w:p w14:paraId="44162686" w14:textId="24A5D898" w:rsidR="00FD496A" w:rsidRPr="00FD496A" w:rsidRDefault="00FD496A" w:rsidP="00490D95">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 in den Bereichen Data Science und Machine Learning. Sie ermöglichen es, Code, Dokumentation und Output in einer Datei zu vereinen und sparen so Zeit.</w:t>
      </w:r>
    </w:p>
    <w:p w14:paraId="02F6EAD4" w14:textId="1BD38431" w:rsidR="00FD496A" w:rsidRPr="00FD496A" w:rsidRDefault="00FD496A" w:rsidP="00490D95">
      <w:r w:rsidRPr="00FD496A">
        <w:t>In diesem Fall wurde sich für ein Jupyter Notebook entschieden, da das selektive Ausführen von Code, als auch das direkte Darstellen der aufgenommenen Bereiche mit Hilfe von matplotlib de</w:t>
      </w:r>
      <w:r w:rsidR="005720C7">
        <w:t>n</w:t>
      </w:r>
      <w:r w:rsidRPr="00FD496A">
        <w:t xml:space="preserve"> Entwicklung</w:t>
      </w:r>
      <w:r w:rsidR="005720C7">
        <w:t>sprozess</w:t>
      </w:r>
      <w:r w:rsidRPr="00FD496A">
        <w:t xml:space="preserve"> erleichtert hat.</w:t>
      </w:r>
    </w:p>
    <w:p w14:paraId="403AC63B" w14:textId="3CF23888" w:rsidR="00FD496A" w:rsidRDefault="00FD496A" w:rsidP="00490D95">
      <w:r w:rsidRPr="00FD496A">
        <w:t>Jupyter Notebooks sind in sogenannte Code- oder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mussten bei jedem Funktionsaufruf nicht alle Import-Aufrufe ausgeführt werden, was Zeit und Rechenkraft spart. Dieses Beispiel zeigt nur einen Anwendungsfall, welcher des Beispiels wegen stark runtergebrochen wurde.</w:t>
      </w:r>
    </w:p>
    <w:p w14:paraId="754830C4" w14:textId="6A6DFBBB" w:rsidR="00FD496A" w:rsidRDefault="00FD496A" w:rsidP="00490D95">
      <w:r w:rsidRPr="00FD496A">
        <w:t>[BILD]</w:t>
      </w:r>
    </w:p>
    <w:p w14:paraId="1957094A" w14:textId="652BA03B" w:rsidR="00FD496A" w:rsidRPr="00FD496A" w:rsidRDefault="00FD496A" w:rsidP="00490D95">
      <w:r w:rsidRPr="00FD496A">
        <w:t>Während die Entwicklung des Environments durch die Jupyter Notebooks stark vereinfacht wird, gibt es dennoch Grenzen und Nachteile.</w:t>
      </w:r>
    </w:p>
    <w:p w14:paraId="59CA01AD" w14:textId="120DF1F9" w:rsidR="00FD496A" w:rsidRPr="00FD496A" w:rsidRDefault="00FD496A" w:rsidP="00490D95">
      <w:r w:rsidRPr="00FD496A">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w:t>
      </w:r>
      <w:r w:rsidRPr="00FD496A">
        <w:lastRenderedPageBreak/>
        <w:t xml:space="preserve">Dies hat allerdings auch zur Folge, dass alte Versionen von externen Modulen noch verwendet werden, wenn der Kernel nicht neu initiiert wird. Dies ist etwas umständlich, aber nicht vermeidbar. </w:t>
      </w:r>
    </w:p>
    <w:p w14:paraId="185F325E" w14:textId="6918A680" w:rsidR="00FD496A" w:rsidRPr="00FD496A" w:rsidRDefault="00FD496A" w:rsidP="00490D95">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eigene Python-Datei genutzt, wäre dieser Schritt einfacher.</w:t>
      </w:r>
    </w:p>
    <w:p w14:paraId="09BC92BD" w14:textId="55AED432" w:rsidR="004E290F" w:rsidRDefault="004E290F" w:rsidP="00490D95"/>
    <w:p w14:paraId="2F0F570F" w14:textId="336B27CC" w:rsidR="00FD496A" w:rsidRDefault="00FD496A" w:rsidP="00490D95">
      <w:pPr>
        <w:pStyle w:val="berschrift3"/>
        <w:numPr>
          <w:ilvl w:val="2"/>
          <w:numId w:val="8"/>
        </w:numPr>
      </w:pPr>
      <w:bookmarkStart w:id="20" w:name="_Toc136362399"/>
      <w:r>
        <w:t>Custom Theming</w:t>
      </w:r>
      <w:bookmarkEnd w:id="20"/>
    </w:p>
    <w:p w14:paraId="30E2856B" w14:textId="7D251835" w:rsidR="00FD496A" w:rsidRDefault="00FD496A" w:rsidP="00490D95"/>
    <w:p w14:paraId="131EAE41" w14:textId="09097C32" w:rsidR="00FD496A" w:rsidRDefault="00FD496A" w:rsidP="00490D95">
      <w:r w:rsidRPr="00FD496A">
        <w:t>Das größte Problem mit der Pattern Recognition war die Flut an Informationen auf dem Bildschirm. Diese können für den Spieler zwar wichtig sein, für die KI sind sie jedoch unwichtig und verhindern ein klares Erkennen der Pfeile. Auf diesem Bild sieht man, welche Elemente auf dem Spielfeld zu finden sind, und wie die Pattern Recognition damit umgeht.</w:t>
      </w:r>
    </w:p>
    <w:p w14:paraId="4BEE3313" w14:textId="57DE99B3" w:rsidR="00FD496A" w:rsidRDefault="00FD496A" w:rsidP="00490D95">
      <w:r>
        <w:t>[BILD]</w:t>
      </w:r>
    </w:p>
    <w:p w14:paraId="4D376AB6" w14:textId="5D92079B" w:rsidR="00FD496A" w:rsidRPr="00FD496A" w:rsidRDefault="00FD496A" w:rsidP="00490D95">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55FD939" w:rsidR="00FD496A" w:rsidRPr="00FD496A" w:rsidRDefault="00FD496A" w:rsidP="00490D95">
      <w:r w:rsidRPr="00FD496A">
        <w:t xml:space="preserve">Ähnlich sieht es auch mit dem Pfeil in der unteren linken Ecke aus. Er wird nicht erkannt, da er sich neben der Score-Anzeige befindet, welche die Punkte des Spielers zählt. Diese Anzeige ist zwar relevant, da sie für das Feedback des 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49AE8470" w:rsidR="00FD496A" w:rsidRDefault="00FD496A" w:rsidP="00490D95">
      <w:r w:rsidRPr="00FD496A">
        <w:t>Dazu kommen noch weitere Elemente, welche Teile des Spielfeldes verdecken - die Anzeige am oberen Rand, welche zeigt, wie viele Lebenspunkte der Spieler noch hat, oder die Schwierigkeitsanzeige des Levels am unteren Rand.</w:t>
      </w:r>
    </w:p>
    <w:p w14:paraId="21E435D0" w14:textId="39D939FA" w:rsidR="00490D95" w:rsidRPr="00490D95" w:rsidRDefault="00490D95" w:rsidP="00490D95">
      <w:r w:rsidRPr="00490D95">
        <w:lastRenderedPageBreak/>
        <w:t>Um diese Probleme zu umgehen wurden mehrere Möglichkeiten ausprobiert, wobei eine schnell in eine Sackgasse führte. Die erste Idee war es, in den Einstellungen alles auf dem Bildschirm zu deaktivieren, was deaktivierbar ist. Zusätzlich konnte man die Modifikation “Blind” im Spiel auswählen, was in dem momentan gespielten Song die Score-Anzeige und das Judg</w:t>
      </w:r>
      <w:r>
        <w:t>e</w:t>
      </w:r>
      <w:r w:rsidRPr="00490D95">
        <w:t>ment versteckt. Das Problem hierbei ist, dass die Score-Anzeige später noch gebraucht wird, weshalb dieser Ansatz schnell ausgeschlossen wurde.</w:t>
      </w:r>
    </w:p>
    <w:p w14:paraId="215DFAAD" w14:textId="2E0FA378" w:rsidR="00490D95" w:rsidRPr="00490D95" w:rsidRDefault="00490D95" w:rsidP="00490D95">
      <w:r w:rsidRPr="00490D95">
        <w:t xml:space="preserve">Die zweite und finale Lösung war ein sogenanntes Custom Theme. StepMania 5 unterstützt spielererstellte Veränderungen der Benutzeroberfläche. </w:t>
      </w:r>
      <w:r w:rsidRPr="00F7726A">
        <w:rPr>
          <w:highlight w:val="yellow"/>
        </w:rPr>
        <w:t>Verändern kann man diese durch</w:t>
      </w:r>
      <w:r w:rsidR="00F7726A" w:rsidRPr="00F7726A">
        <w:rPr>
          <w:highlight w:val="yellow"/>
        </w:rPr>
        <w:t xml:space="preserve"> das Hinzufügen und Abändern von </w:t>
      </w:r>
      <w:r w:rsidRPr="00F7726A">
        <w:rPr>
          <w:highlight w:val="yellow"/>
        </w:rPr>
        <w:t>.ini und .lua-Dateien, wobei in diesem Anwendungsfall ein paar Zeilen in der metrics.ini-Datei, die Datei, die für den Großteil von Themeänderungen zuständig ist, sowie eine Änderung von zwei Variablen in einer .lua-Datei den gewünschten Effekt erzeugte.</w:t>
      </w:r>
    </w:p>
    <w:p w14:paraId="2D667998" w14:textId="42AA6065" w:rsidR="00490D95" w:rsidRPr="00490D95" w:rsidRDefault="00490D95" w:rsidP="00490D95">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 nicht mehr im Bereich des Gameplays liegt. Ebenfalls wurden dort alle möglichen Overlay-Elemente deaktiviert, welche durch Änderungen dieser .ini-Datei aus- oder angeschaltet werden konnten.</w:t>
      </w:r>
    </w:p>
    <w:p w14:paraId="471B94BA" w14:textId="4B774685" w:rsidR="00FD496A" w:rsidRDefault="00490D95" w:rsidP="00490D95">
      <w:r w:rsidRPr="00490D95">
        <w:t>Eine Veränderung der .lua-Dateien wird vom Entwickler nicht empfohlen, jedoch konnte das bereits angesprochene Judg</w:t>
      </w:r>
      <w:r>
        <w:t>e</w:t>
      </w:r>
      <w:r w:rsidRPr="00490D95">
        <w:t>ment anders nicht verändert werden. Da ein generelles Ausblenden nicht möglich ist, wurde die Anzeige um einen hohen Wert außerhalb des dargestellten Bereichs geschoben.</w:t>
      </w:r>
    </w:p>
    <w:p w14:paraId="575219C5" w14:textId="68E989F5" w:rsidR="00490D95" w:rsidRDefault="00490D95" w:rsidP="00490D95">
      <w:r>
        <w:t>[BILD]</w:t>
      </w:r>
    </w:p>
    <w:p w14:paraId="625E704B" w14:textId="26AAC166" w:rsidR="00490D95" w:rsidRDefault="00490D95" w:rsidP="00490D95">
      <w:r>
        <w:t>[BILD]</w:t>
      </w:r>
    </w:p>
    <w:p w14:paraId="7FCA3F4A" w14:textId="5AEBB021" w:rsidR="00490D95" w:rsidRDefault="00490D95" w:rsidP="00490D95">
      <w:r w:rsidRPr="00490D95">
        <w:t xml:space="preserve">Hier sieht man das finale Overlay nach Anwendung der Modifikationen durch das eigenerstellte Theme. Die einzigen Elemente auf dem Bildschirm </w:t>
      </w:r>
      <w:r>
        <w:t xml:space="preserve">sind </w:t>
      </w:r>
      <w:r w:rsidRPr="00490D95">
        <w:t>der Gameplay-Bereich, sowie die Score-Anzeige, welche sich isoliert unten auf der rechten Seite befindet.</w:t>
      </w:r>
    </w:p>
    <w:p w14:paraId="70C84F39" w14:textId="2A62601A" w:rsidR="00490D95" w:rsidRDefault="00490D95" w:rsidP="00490D95">
      <w:r>
        <w:t>[BILD]</w:t>
      </w:r>
    </w:p>
    <w:p w14:paraId="1B0D910D" w14:textId="77777777" w:rsidR="00D65629" w:rsidRPr="00FD496A" w:rsidRDefault="00D65629" w:rsidP="00490D95"/>
    <w:p w14:paraId="5B6839E0" w14:textId="3691DAFF" w:rsidR="00FD496A" w:rsidRDefault="00490D95" w:rsidP="00490D95">
      <w:pPr>
        <w:pStyle w:val="berschrift3"/>
        <w:numPr>
          <w:ilvl w:val="2"/>
          <w:numId w:val="8"/>
        </w:numPr>
      </w:pPr>
      <w:bookmarkStart w:id="21" w:name="_Toc136362400"/>
      <w:r>
        <w:lastRenderedPageBreak/>
        <w:t>Tesseract</w:t>
      </w:r>
      <w:bookmarkEnd w:id="21"/>
    </w:p>
    <w:p w14:paraId="148B495F" w14:textId="3E8A8818" w:rsidR="00490D95" w:rsidRDefault="00490D95" w:rsidP="00490D95"/>
    <w:p w14:paraId="68CC558B" w14:textId="2BAB33E2" w:rsidR="00490D95" w:rsidRPr="00490D95" w:rsidRDefault="00F7726A" w:rsidP="00490D95">
      <w:r>
        <w:t>Wie in Kapitel [KAPITEL] bereits angesprochen, werden für ein zuverlässiges StepMania-Environment Lösungen für zwei Probleme benötigt</w:t>
      </w:r>
      <w:r w:rsidR="00490D95" w:rsidRPr="00490D95">
        <w:t xml:space="preserve"> - </w:t>
      </w:r>
      <w:r w:rsidR="00490D95" w:rsidRPr="00F7726A">
        <w:t xml:space="preserve">Man </w:t>
      </w:r>
      <w:r>
        <w:t>braucht</w:t>
      </w:r>
      <w:r w:rsidR="00490D95" w:rsidRPr="00F7726A">
        <w:t xml:space="preserve"> ein verlässliches Reward-System, welches den vorangegangenen Input bewertet, und man benötigt eine Funktion, welche erkennt, ob ein Song vorüber ist, welche dann den nächsten Song auswählt um das Spielen fortzuführen.</w:t>
      </w:r>
    </w:p>
    <w:p w14:paraId="6393DE9A" w14:textId="47595B78" w:rsidR="00490D95" w:rsidRDefault="00490D95" w:rsidP="00490D95">
      <w:r w:rsidRPr="00490D95">
        <w:t>In der ersten Version des Environments wurde dafür Tesseract genutzt. Tesseract ist ein Open-Source-Programm, welches Optical Character Recognition, auch OCR genannt, nutzt, um Text auf Bildern zu erkennen. Tesseract konnte mit Hilfe dieser OCR-Funktionalität genutzt werden, um verschiedene Teile des Bildschirms für die oben genannten Zwecke zu interpretieren.</w:t>
      </w:r>
    </w:p>
    <w:p w14:paraId="4A16E063" w14:textId="3B593121" w:rsidR="00490D95" w:rsidRDefault="00490D95" w:rsidP="00490D95">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as Netz genutzt werden. Wurde nichts erkannt, beispielsweise, weil beim Start eines Songs keine Punktzahl zu sehen ist, wird 0 zurückgegeben.</w:t>
      </w:r>
    </w:p>
    <w:p w14:paraId="67BEA50A" w14:textId="56B73D43" w:rsidR="00490D95" w:rsidRDefault="00490D95" w:rsidP="00490D95">
      <w:r>
        <w:t>[CODE]</w:t>
      </w:r>
    </w:p>
    <w:p w14:paraId="4EB612CC" w14:textId="6F881D69" w:rsidR="00490D95" w:rsidRDefault="00490D95" w:rsidP="00490D95">
      <w:r>
        <w:t>[BILD]</w:t>
      </w:r>
    </w:p>
    <w:p w14:paraId="0F061C90" w14:textId="2BFBC435" w:rsidR="00490D95" w:rsidRPr="00490D95" w:rsidRDefault="00490D95" w:rsidP="00490D95">
      <w:r w:rsidRPr="00490D95">
        <w:t>Der zweite Anwendungsfall wird ähnlich gelöst. Hier muss erkannt werden, ob sich das Spiel derzeit auf dem Ergebnisscreen befindet, welcher angezeigt wird, wenn ein Song geendet hat. Um dies zu erkennen, wurde die gleiche image_to_string()</w:t>
      </w:r>
      <w:r>
        <w:t>-</w:t>
      </w:r>
      <w:r w:rsidRPr="00490D95">
        <w:t xml:space="preserve">Funktion von Tesseract genutzt, jedoch in einem anderen Kontext. </w:t>
      </w:r>
    </w:p>
    <w:p w14:paraId="53DD3131" w14:textId="74A30070" w:rsidR="00490D95" w:rsidRDefault="00490D95" w:rsidP="00490D95">
      <w:r w:rsidRPr="00490D95">
        <w:t>In diesem Bild sieht man den Ergebnisscreen eines Songs.</w:t>
      </w:r>
    </w:p>
    <w:p w14:paraId="2C54CB10" w14:textId="1DA99AE2" w:rsidR="00490D95" w:rsidRDefault="00490D95" w:rsidP="00490D95">
      <w:r>
        <w:t>[BILD]</w:t>
      </w:r>
    </w:p>
    <w:p w14:paraId="2ED00052" w14:textId="1C241203" w:rsidR="00490D95" w:rsidRPr="00490D95" w:rsidRDefault="00490D95" w:rsidP="00490D95">
      <w:r w:rsidRPr="00490D95">
        <w:t xml:space="preserve">Der Teil, auf den sich hier konzentriert wird, ist die obere linke Ecke, in welcher “Your Results” steht. Tesseract hat hier diesen kleinen Ausschnitt des Bildes </w:t>
      </w:r>
      <w:r w:rsidR="00967234">
        <w:t xml:space="preserve">an Input </w:t>
      </w:r>
      <w:r w:rsidRPr="00490D95">
        <w:t xml:space="preserve">bekommen, und sollte nun die Wörter “Your Results” erkennen. Wenn dies der </w:t>
      </w:r>
      <w:r w:rsidRPr="00490D95">
        <w:lastRenderedPageBreak/>
        <w:t xml:space="preserve">Fall ist, wird eine Reihe von Inputs ausgeführt, welche den Screen verlassen und den nächsten Song auswählen. </w:t>
      </w:r>
    </w:p>
    <w:p w14:paraId="0066C20D" w14:textId="3B18B397" w:rsidR="00490D95" w:rsidRPr="00490D95" w:rsidRDefault="00490D95" w:rsidP="00490D95">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490D95">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6AC90B97" w:rsidR="00490D95" w:rsidRPr="00490D95" w:rsidRDefault="00490D95" w:rsidP="00490D95">
      <w:r w:rsidRPr="00490D95">
        <w:t>Die Maximallänge der Zeichen ist für diesen Anwendungsfall relevant, da Tesseract auch Leerzeichen und Zeilenumbrüche erkennt und zusammen mit dem Text ausgibt. Um ein Umformatieren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490D95">
      <w:r w:rsidRPr="00490D95">
        <w:t>Als Output wird ein Boolean zurückgegeben, welcher aussagt, ob das mitgegebene Bild eines der zu erkennenden Zeichenfolgen enthält.</w:t>
      </w:r>
    </w:p>
    <w:p w14:paraId="36EB5EB8" w14:textId="6F81F184" w:rsidR="00490D95" w:rsidRDefault="00490D95" w:rsidP="00490D95">
      <w:r>
        <w:t>[CODE]</w:t>
      </w:r>
    </w:p>
    <w:p w14:paraId="3238822B" w14:textId="4AF2FB3B" w:rsidR="00490D95" w:rsidRDefault="00490D95" w:rsidP="00490D95">
      <w:r w:rsidRPr="00490D95">
        <w:t>Im folgenden Bild sieht man das Ergebnis des Aufrufs</w:t>
      </w:r>
      <w:r>
        <w:br/>
      </w:r>
      <w:r w:rsidRPr="00490D95">
        <w:t>[CODE]</w:t>
      </w:r>
      <w:r>
        <w:t xml:space="preserve">. </w:t>
      </w:r>
      <w:r>
        <w:br/>
      </w:r>
      <w:r w:rsidRPr="00490D95">
        <w:t>obs steht hier für die Observation, welche ebenfalls im Bild zu sehen ist.</w:t>
      </w:r>
    </w:p>
    <w:p w14:paraId="669CE238" w14:textId="269BBD27" w:rsidR="00490D95" w:rsidRDefault="00490D95" w:rsidP="00490D95">
      <w:r>
        <w:t>[BILD]</w:t>
      </w:r>
    </w:p>
    <w:p w14:paraId="72362CD5" w14:textId="19886108" w:rsidR="00490D95" w:rsidRPr="00490D95" w:rsidRDefault="00490D95" w:rsidP="00490D95">
      <w:r w:rsidRPr="00490D95">
        <w:t xml:space="preserve">Während das Nutzen von Tesseract sehr unkompliziert und einfach ist, hat es einen für diesen Nutzungskontext nicht unerheblichen Nachteil - die Performance. Der Aufruf der Ergebnisscreen-Analyse dauerte abgerundet etwa 0.17 Sekunden. </w:t>
      </w:r>
      <w:r w:rsidR="00B4067E">
        <w:t>Dies klingt nach wenig</w:t>
      </w:r>
      <w:r w:rsidRPr="00490D95">
        <w:t xml:space="preserve">, jedoch ergibt sich dadurch, dass die Ergebnisscreen-Analyse und die Reward-Analyse beide in jedem Step ausgeführt werden, eine Zeit pro Step von etwa 0.4 Sekunden. </w:t>
      </w:r>
      <w:r w:rsidRPr="00B4067E">
        <w:rPr>
          <w:highlight w:val="yellow"/>
        </w:rPr>
        <w:t>Der Großteil der Zeit wird von den beiden Tesseract-Aufrufen eingenommen, da diese auf</w:t>
      </w:r>
      <w:r w:rsidR="00B4067E" w:rsidRPr="00B4067E">
        <w:rPr>
          <w:highlight w:val="yellow"/>
        </w:rPr>
        <w:t xml:space="preserve"> ein zusätzliches, großes Programm </w:t>
      </w:r>
      <w:r w:rsidRPr="00B4067E">
        <w:rPr>
          <w:highlight w:val="yellow"/>
        </w:rPr>
        <w:t>zugreifen müssen.</w:t>
      </w:r>
    </w:p>
    <w:p w14:paraId="3FB43757" w14:textId="14F5408C" w:rsidR="00490D95" w:rsidRDefault="00490D95" w:rsidP="00490D95">
      <w:r w:rsidRPr="00490D95">
        <w:lastRenderedPageBreak/>
        <w:t>Um dieses Problem zu lösen, wurde ein Template-Matching-Ansatz eingeführt. Hier soll, ähnlich zu dem Template Matching beim Gameplay, eine Referenz mit dem Screenshot verglichen werden, um zu bestimmen, ob z.B. der Ergebnisscreen erreicht wurde.</w:t>
      </w:r>
    </w:p>
    <w:p w14:paraId="1FB9E63F" w14:textId="2444909F" w:rsidR="00490D95" w:rsidRDefault="00490D95" w:rsidP="00490D95">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756CE35F" w14:textId="7BD5D88B" w:rsidR="00490D95" w:rsidRDefault="00490D95" w:rsidP="00490D95">
      <w:r>
        <w:t>[CODE]</w:t>
      </w:r>
    </w:p>
    <w:p w14:paraId="7F57B11D" w14:textId="62329D7E" w:rsidR="00490D95" w:rsidRDefault="00490D95" w:rsidP="00490D95">
      <w:r>
        <w:t>Diese Änderung führte dazu, dass sich die durchschnittlichen Bilder pro Sekunde von 2,35 auf 3,73 verbessert hat.</w:t>
      </w:r>
    </w:p>
    <w:p w14:paraId="4C901BBF" w14:textId="4AD0E3A2" w:rsidR="00490D95" w:rsidRDefault="00490D95" w:rsidP="00490D95">
      <w:r>
        <w:t>[BILD]</w:t>
      </w:r>
    </w:p>
    <w:p w14:paraId="4AB9972A" w14:textId="650B8376" w:rsidR="00490D95" w:rsidRDefault="00490D95" w:rsidP="00490D95">
      <w:r>
        <w:t>[BILD]</w:t>
      </w:r>
    </w:p>
    <w:p w14:paraId="2046F2C2" w14:textId="1B5F1982" w:rsidR="00490D95" w:rsidRPr="00490D95" w:rsidRDefault="00490D95" w:rsidP="00490D95">
      <w:r w:rsidRPr="00490D95">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0D9C224E" w:rsidR="00490D95" w:rsidRPr="00490D95" w:rsidRDefault="00490D95" w:rsidP="00490D95">
      <w:r w:rsidRPr="00490D95">
        <w:t xml:space="preserve">Wird zum Beispiel die Zahl “4732” 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77777777" w:rsidR="00490D95" w:rsidRPr="00490D95" w:rsidRDefault="00490D95" w:rsidP="00490D95">
      <w:r w:rsidRPr="00490D95">
        <w:t>Zu diesem Zeitpunkt würde das Array für das Beispiel vielleicht so aussehen:</w:t>
      </w:r>
    </w:p>
    <w:p w14:paraId="52967FAB" w14:textId="66FB001B" w:rsidR="00490D95" w:rsidRPr="00490D95" w:rsidRDefault="00490D95" w:rsidP="00490D95">
      <w:pPr>
        <w:pStyle w:val="Zitat"/>
        <w:rPr>
          <w:rFonts w:asciiTheme="minorHAnsi" w:hAnsiTheme="minorHAnsi" w:cstheme="minorBidi"/>
          <w:sz w:val="22"/>
        </w:rPr>
      </w:pPr>
      <w:r w:rsidRPr="00490D95">
        <w:t>[[40, 2], [30, 3], [10, 4], [20, 7]]</w:t>
      </w:r>
    </w:p>
    <w:p w14:paraId="6707ED41" w14:textId="46400544" w:rsidR="00490D95" w:rsidRPr="00490D95" w:rsidRDefault="00490D95" w:rsidP="00490D95">
      <w:r w:rsidRPr="00490D95">
        <w:t>Dieses Array würde jetzt der Zahl “2347” entsprechen, weshalb es 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490D95">
      <w:pPr>
        <w:pStyle w:val="Zitat"/>
        <w:rPr>
          <w:rFonts w:asciiTheme="minorHAnsi" w:hAnsiTheme="minorHAnsi" w:cstheme="minorBidi"/>
          <w:sz w:val="22"/>
        </w:rPr>
      </w:pPr>
      <w:r w:rsidRPr="00490D95">
        <w:lastRenderedPageBreak/>
        <w:t>[[10, 4], [20, 7], [30, 3], [40, 2]]</w:t>
      </w:r>
    </w:p>
    <w:p w14:paraId="05BF3A29" w14:textId="20749D69" w:rsidR="00490D95" w:rsidRDefault="00490D95" w:rsidP="00490D95">
      <w:r w:rsidRPr="00490D95">
        <w:t>Anschließend werden die Zahlen, also die zweiten Werte in jedem Objekt aus dieser sortierten Reihenfolge ausgelesen und zusammengeführt, sodass das finale Ergebnis “4732” ist.</w:t>
      </w:r>
    </w:p>
    <w:p w14:paraId="34C79AF0" w14:textId="3BC6FDED" w:rsidR="00490D95" w:rsidRDefault="00490D95" w:rsidP="00490D95">
      <w:r>
        <w:t>[CODE]</w:t>
      </w:r>
    </w:p>
    <w:p w14:paraId="06B50C0C" w14:textId="7844D2CD" w:rsidR="00490D95" w:rsidRPr="00490D95" w:rsidRDefault="00490D95" w:rsidP="00490D95">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verteilung führen, was den Lernerfolg des Agents einschränken würde.</w:t>
      </w:r>
    </w:p>
    <w:p w14:paraId="5C084BF5" w14:textId="0357E83B" w:rsidR="00490D95" w:rsidRDefault="00490D95" w:rsidP="00490D95">
      <w:r w:rsidRPr="00490D95">
        <w:t>Durch das Anpassen des Thresholds, als auch der Auflösung des Spiels, konnte man jedoch erreichen, dass nach 10 Tests mit je 5 Episoden alle Zahlen richtig erkannt wurden. Dieses Verfahren ersetzte danach die Tesseract-Erkennung, und sorgte für eine weitere Performancesteigerung von x auf y Bilder pro Sekunde.</w:t>
      </w:r>
    </w:p>
    <w:p w14:paraId="5E74C652" w14:textId="30C3A6DE" w:rsidR="00490D95" w:rsidRDefault="00490D95" w:rsidP="00490D95">
      <w:r>
        <w:t>[BILD]</w:t>
      </w:r>
    </w:p>
    <w:p w14:paraId="5CE5636B" w14:textId="77777777" w:rsidR="00D65629" w:rsidRDefault="00D65629" w:rsidP="00490D95"/>
    <w:p w14:paraId="748232EC" w14:textId="6F181434" w:rsidR="00490D95" w:rsidRDefault="00490D95" w:rsidP="00490D95">
      <w:pPr>
        <w:pStyle w:val="berschrift3"/>
        <w:numPr>
          <w:ilvl w:val="2"/>
          <w:numId w:val="8"/>
        </w:numPr>
      </w:pPr>
      <w:bookmarkStart w:id="22" w:name="_Toc136362401"/>
      <w:r>
        <w:t>Erster Lernversuch</w:t>
      </w:r>
      <w:bookmarkEnd w:id="22"/>
    </w:p>
    <w:p w14:paraId="09CC11F2" w14:textId="74D9188C" w:rsidR="00490D95" w:rsidRDefault="00490D95" w:rsidP="00490D95"/>
    <w:p w14:paraId="21E291DD" w14:textId="6CEE2273" w:rsidR="00490D95" w:rsidRPr="00490D95" w:rsidRDefault="00490D95" w:rsidP="00490D95">
      <w:r w:rsidRPr="00490D95">
        <w:t xml:space="preserve">Nachdem das Environment und der Agent aufgesetzt und die Performance optimiert wurde, wurde der erste Lernversuch unternommen. Ziel war, diese Fortschritte in mehreren Hinsichten zu analysieren. Zuerst war es wichtig zu wissen, ob es generell Fortschritt </w:t>
      </w:r>
      <w:r w:rsidR="00B4067E">
        <w:t>gibt</w:t>
      </w:r>
      <w:r w:rsidRPr="00490D95">
        <w:t xml:space="preserve">. Während des Austestens des Agents war noch kein Wissen vorhanden, weshalb jeder Input zufällig bestimmt, und nur manchmal tatsächlich brauchbare Tastendrücke ausgegeben wurden. </w:t>
      </w:r>
      <w:r w:rsidRPr="00B4067E">
        <w:rPr>
          <w:highlight w:val="yellow"/>
        </w:rPr>
        <w:t>Falls nach dieser, für diese Aufgabe doch recht kurze, Zeitspanne bereits kleine Veränderungen zu sehen waren, heißt dies, dass nun nur weiter trainiert werden muss, um das Endziel zu erreichen.</w:t>
      </w:r>
      <w:r w:rsidRPr="00490D95">
        <w:t xml:space="preserve"> </w:t>
      </w:r>
      <w:r w:rsidRPr="00B4067E">
        <w:rPr>
          <w:highlight w:val="yellow"/>
        </w:rPr>
        <w:t>Ebenfalls wurde diese Trainingseinheit dafür genutzt, um zu schauen, wie sich die Hyperparameter über einen längeren Zeitraum entwickeln, und wie man die Ergebnisse aus dem Trainingsdurchlauf nutzen kann, um diese Parameter effizienter zu gestalten.</w:t>
      </w:r>
    </w:p>
    <w:p w14:paraId="478FB66F" w14:textId="4B636D73" w:rsidR="00490D95" w:rsidRDefault="00490D95" w:rsidP="00490D95">
      <w:r w:rsidRPr="00490D95">
        <w:lastRenderedPageBreak/>
        <w:t>Der Lernversuch selbst umfasste rund zweieinhalb Stunden, was nach der optimierten Performance etwas mehr als 50.000 Steps entsprach. Das Ergebnis fiel jedoch schlechter aus als erwartet.</w:t>
      </w:r>
    </w:p>
    <w:p w14:paraId="406AAC12" w14:textId="5C01FF66" w:rsidR="00490D95" w:rsidRDefault="00490D95" w:rsidP="00490D95">
      <w:r>
        <w:t>[BILD]</w:t>
      </w:r>
    </w:p>
    <w:p w14:paraId="53AFE536" w14:textId="7FF17527" w:rsidR="00490D95" w:rsidRDefault="00490D95" w:rsidP="00490D95">
      <w:r>
        <w:t>[BILD]</w:t>
      </w:r>
    </w:p>
    <w:p w14:paraId="38043E30" w14:textId="1357ED8F" w:rsidR="00490D95" w:rsidRDefault="00490D95" w:rsidP="00490D95">
      <w:r>
        <w:t xml:space="preserve">Auf den Grafiken, welche mit Hilfe von Tensorboard erstellt wurden, konnte man sehen, dass der Mittelwert der Rewards tendenziell über die Zeit sank. </w:t>
      </w:r>
      <w:r w:rsidRPr="00B4067E">
        <w:rPr>
          <w:highlight w:val="yellow"/>
        </w:rPr>
        <w:t>Dies bedeutet im Kontext der Anwendung, dass mit längerem Lernen, weniger Punkte erzielt worden sind.</w:t>
      </w:r>
      <w:r>
        <w:t xml:space="preserve"> </w:t>
      </w:r>
      <w:r w:rsidRPr="00B4067E">
        <w:rPr>
          <w:highlight w:val="yellow"/>
        </w:rPr>
        <w:t>Gleichzeitig sieht man, dass die Exploration Rate nach 6.000 Steps bei 0.05 blieb, die Learning Rate sich konstant bei 0.005 befand, und die Loss-Funktion zwar niedrig war, sich vom Wert her jedoch wenig veränderte, bis auf zwei große Ausreißer</w:t>
      </w:r>
      <w:r>
        <w:t>. Auf die ersten beiden Punkte komme ich gleich zurück, zuerst möchte ich jedoch zeigen, wie das trainierte Model nach 50.000 Steps das Spiel spielte.</w:t>
      </w:r>
    </w:p>
    <w:p w14:paraId="47A97EA8" w14:textId="145F69FD" w:rsidR="00490D95" w:rsidRDefault="00490D95" w:rsidP="00490D95">
      <w:r>
        <w:t xml:space="preserve">An dieser Grafik kann man sehen, welche Tasten das Model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A07C46" w:rsidRDefault="00A07C46" w:rsidP="00490D95">
            <w:pPr>
              <w:rPr>
                <w:highlight w:val="yellow"/>
              </w:rPr>
            </w:pPr>
            <w:r w:rsidRPr="00A07C46">
              <w:rPr>
                <w:highlight w:val="yellow"/>
              </w:rPr>
              <w:t>Taste</w:t>
            </w:r>
          </w:p>
        </w:tc>
        <w:tc>
          <w:tcPr>
            <w:tcW w:w="4105" w:type="dxa"/>
          </w:tcPr>
          <w:p w14:paraId="1976DBDB" w14:textId="2F81749D" w:rsidR="00A07C46" w:rsidRPr="00A07C46" w:rsidRDefault="00A07C46" w:rsidP="00490D95">
            <w:pPr>
              <w:rPr>
                <w:highlight w:val="yellow"/>
              </w:rPr>
            </w:pPr>
            <w:r w:rsidRPr="00A07C46">
              <w:rPr>
                <w:highlight w:val="yellow"/>
              </w:rPr>
              <w:t xml:space="preserve">Anzahl der Inputs </w:t>
            </w:r>
          </w:p>
        </w:tc>
      </w:tr>
      <w:tr w:rsidR="00A07C46" w:rsidRPr="00A07C46" w14:paraId="6BBF854E" w14:textId="77777777" w:rsidTr="00A07C46">
        <w:tc>
          <w:tcPr>
            <w:tcW w:w="4104" w:type="dxa"/>
          </w:tcPr>
          <w:p w14:paraId="63A35D68" w14:textId="4BB8BB49" w:rsidR="00A07C46" w:rsidRPr="00A07C46" w:rsidRDefault="00A07C46" w:rsidP="00490D95">
            <w:pPr>
              <w:rPr>
                <w:highlight w:val="yellow"/>
              </w:rPr>
            </w:pPr>
            <w:r w:rsidRPr="00A07C46">
              <w:rPr>
                <w:highlight w:val="yellow"/>
              </w:rPr>
              <w:t>Oben</w:t>
            </w:r>
          </w:p>
        </w:tc>
        <w:tc>
          <w:tcPr>
            <w:tcW w:w="4105" w:type="dxa"/>
          </w:tcPr>
          <w:p w14:paraId="0D435924" w14:textId="04AE36CB" w:rsidR="00A07C46" w:rsidRPr="00A07C46" w:rsidRDefault="00A07C46" w:rsidP="00490D95">
            <w:pPr>
              <w:rPr>
                <w:highlight w:val="yellow"/>
              </w:rPr>
            </w:pPr>
            <w:r w:rsidRPr="00A07C46">
              <w:rPr>
                <w:highlight w:val="yellow"/>
              </w:rPr>
              <w:t>5921</w:t>
            </w:r>
          </w:p>
        </w:tc>
      </w:tr>
      <w:tr w:rsidR="00A07C46" w:rsidRPr="00A07C46" w14:paraId="080D7F86" w14:textId="77777777" w:rsidTr="00A07C46">
        <w:tc>
          <w:tcPr>
            <w:tcW w:w="4104" w:type="dxa"/>
          </w:tcPr>
          <w:p w14:paraId="2D69E943" w14:textId="1748832D" w:rsidR="00A07C46" w:rsidRPr="00A07C46" w:rsidRDefault="00A07C46" w:rsidP="00490D95">
            <w:pPr>
              <w:rPr>
                <w:highlight w:val="yellow"/>
              </w:rPr>
            </w:pPr>
            <w:r w:rsidRPr="00A07C46">
              <w:rPr>
                <w:highlight w:val="yellow"/>
              </w:rPr>
              <w:t>Rechts</w:t>
            </w:r>
          </w:p>
        </w:tc>
        <w:tc>
          <w:tcPr>
            <w:tcW w:w="4105" w:type="dxa"/>
          </w:tcPr>
          <w:p w14:paraId="532686C8" w14:textId="2A78B7D4" w:rsidR="00A07C46" w:rsidRPr="00A07C46" w:rsidRDefault="00A07C46" w:rsidP="00490D95">
            <w:pPr>
              <w:rPr>
                <w:highlight w:val="yellow"/>
              </w:rPr>
            </w:pPr>
            <w:r w:rsidRPr="00A07C46">
              <w:rPr>
                <w:highlight w:val="yellow"/>
              </w:rPr>
              <w:t>0</w:t>
            </w:r>
          </w:p>
        </w:tc>
      </w:tr>
      <w:tr w:rsidR="00A07C46" w:rsidRPr="00A07C46" w14:paraId="3CA0E372" w14:textId="77777777" w:rsidTr="00A07C46">
        <w:tc>
          <w:tcPr>
            <w:tcW w:w="4104" w:type="dxa"/>
          </w:tcPr>
          <w:p w14:paraId="08E1FB7E" w14:textId="1AADDD9F" w:rsidR="00A07C46" w:rsidRPr="00A07C46" w:rsidRDefault="00A07C46" w:rsidP="00490D95">
            <w:pPr>
              <w:rPr>
                <w:highlight w:val="yellow"/>
              </w:rPr>
            </w:pPr>
            <w:r w:rsidRPr="00A07C46">
              <w:rPr>
                <w:highlight w:val="yellow"/>
              </w:rPr>
              <w:t>Unten</w:t>
            </w:r>
          </w:p>
        </w:tc>
        <w:tc>
          <w:tcPr>
            <w:tcW w:w="4105" w:type="dxa"/>
          </w:tcPr>
          <w:p w14:paraId="6079D302" w14:textId="74310EB0" w:rsidR="00A07C46" w:rsidRPr="00A07C46" w:rsidRDefault="00A07C46" w:rsidP="00490D95">
            <w:pPr>
              <w:rPr>
                <w:highlight w:val="yellow"/>
              </w:rPr>
            </w:pPr>
            <w:r w:rsidRPr="00A07C46">
              <w:rPr>
                <w:highlight w:val="yellow"/>
              </w:rPr>
              <w:t>0</w:t>
            </w:r>
          </w:p>
        </w:tc>
      </w:tr>
      <w:tr w:rsidR="00A07C46" w:rsidRPr="00A07C46" w14:paraId="237902A5" w14:textId="77777777" w:rsidTr="00A07C46">
        <w:tc>
          <w:tcPr>
            <w:tcW w:w="4104" w:type="dxa"/>
          </w:tcPr>
          <w:p w14:paraId="03425F97" w14:textId="433F615C" w:rsidR="00A07C46" w:rsidRPr="00A07C46" w:rsidRDefault="00A07C46" w:rsidP="00490D95">
            <w:pPr>
              <w:rPr>
                <w:highlight w:val="yellow"/>
              </w:rPr>
            </w:pPr>
            <w:r w:rsidRPr="00A07C46">
              <w:rPr>
                <w:highlight w:val="yellow"/>
              </w:rPr>
              <w:t>Links</w:t>
            </w:r>
          </w:p>
        </w:tc>
        <w:tc>
          <w:tcPr>
            <w:tcW w:w="4105" w:type="dxa"/>
          </w:tcPr>
          <w:p w14:paraId="2459C8CC" w14:textId="190D6B81" w:rsidR="00A07C46" w:rsidRPr="00A07C46" w:rsidRDefault="00A07C46" w:rsidP="00490D95">
            <w:pPr>
              <w:rPr>
                <w:highlight w:val="yellow"/>
              </w:rPr>
            </w:pPr>
            <w:r w:rsidRPr="00A07C46">
              <w:rPr>
                <w:highlight w:val="yellow"/>
              </w:rPr>
              <w:t>3</w:t>
            </w:r>
          </w:p>
        </w:tc>
      </w:tr>
    </w:tbl>
    <w:p w14:paraId="25FA6D6F" w14:textId="77777777" w:rsidR="00A07C46" w:rsidRDefault="00A07C46" w:rsidP="00490D95"/>
    <w:p w14:paraId="52299E21" w14:textId="03E90D2A" w:rsidR="00490D95" w:rsidRDefault="00490D95" w:rsidP="00490D95">
      <w:r>
        <w:t xml:space="preserve">Man muss hier nicht weiter erklären, dass es eindeutige Probleme in dem Lernverhalten der KI gibt, da </w:t>
      </w:r>
      <w:r w:rsidR="00A07C46">
        <w:t>der Fokus auf eine</w:t>
      </w:r>
      <w:r>
        <w:t xml:space="preserve"> Taste nicht das Ziel dieses Vorhabens ist.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Das erste Mal, wo eine Punktzahl durch rechtzeitiges Drücken der richtigen Taste erreicht wurde, scheint Grund genug gewesen ist, sich auf diese eine Taste zu versteifen, und alle anderen zu ignorieren.</w:t>
      </w:r>
    </w:p>
    <w:p w14:paraId="3631BFFF" w14:textId="3C0FD85F" w:rsidR="00490D95" w:rsidRDefault="00490D95" w:rsidP="00490D95">
      <w:r>
        <w:t xml:space="preserve">Dies erklärt auch, weshalb der Mittelwert der Reward sich über die Zeit so verhalten hat. Dass der Wert gesunken ist, ist darauf zurückzuführen, dass die gespielten Songs </w:t>
      </w:r>
      <w:r>
        <w:lastRenderedPageBreak/>
        <w:t xml:space="preserve">wenig Tastendrücke dieser einen Taste erforderten. </w:t>
      </w:r>
      <w:r w:rsidRPr="00A07C46">
        <w:rPr>
          <w:highlight w:val="yellow"/>
        </w:rPr>
        <w:t>Die gespielten Level hatten also abnehmend viele Noten auf der, in diesem Fall, linken Spalte, was dazu führte, dass der Mittelwert des Rewards über Zeit gesunken ist.</w:t>
      </w:r>
      <w:r>
        <w:t xml:space="preserve"> </w:t>
      </w:r>
    </w:p>
    <w:p w14:paraId="55524CB4" w14:textId="44599758" w:rsidR="00490D95" w:rsidRDefault="00490D95" w:rsidP="00490D95">
      <w:r>
        <w:t xml:space="preserve">Um zu testen, ob dieses Problem tatsächlich bereits nach kurzer Lerndauer auftrat, oder ob es sich stetig darauf hingearbeitet hat, habe ich die gleiche Grafik für zwei neu-trainierte Models nach 5.000, 10.000 und 25.000 Steps angefertigt. </w:t>
      </w:r>
    </w:p>
    <w:p w14:paraId="574DE872" w14:textId="2F4148BD" w:rsidR="00490D95" w:rsidRDefault="00490D95" w:rsidP="00490D95">
      <w:r>
        <w:t>[BILD]</w:t>
      </w:r>
    </w:p>
    <w:p w14:paraId="12AF1E93" w14:textId="5C6EE374" w:rsidR="00490D95" w:rsidRDefault="00490D95" w:rsidP="00490D95">
      <w:r>
        <w:t xml:space="preserve">Man kann erkennen, dass dieses Problem also fundamental an der Umsetzung des Reward-Systems liegt. Da die hier genutzten Werte die Standardwerte für DQN-Models unter Stable Baselines 3 sind, sollte man jedoch auch anmerken, dass sich die genutzten Werte für die Exploration Rate und die Learning Rate eventuell nicht für diesen Anwendungsfall eignen. </w:t>
      </w:r>
      <w:r w:rsidRPr="00A07C46">
        <w:rPr>
          <w:highlight w:val="yellow"/>
        </w:rPr>
        <w:t xml:space="preserve">Genauer gesagt kann es sein, dass die Exploration Rate zu niedrig, und die Learning Rate zu hoch, ist, sodass die KI </w:t>
      </w:r>
      <w:r w:rsidR="00A07C46" w:rsidRPr="00A07C46">
        <w:rPr>
          <w:highlight w:val="yellow"/>
        </w:rPr>
        <w:t>der</w:t>
      </w:r>
      <w:r w:rsidRPr="00A07C46">
        <w:rPr>
          <w:highlight w:val="yellow"/>
        </w:rPr>
        <w:t xml:space="preserve"> Phase der Exploration nicht genug Zeit gibt, um sinnvoll zu lernen.</w:t>
      </w:r>
      <w:r>
        <w:t xml:space="preserve"> Hier wird sich zu sehr auf das bereits gelernte fokussiert, was in diesem Fall bedeutet, dass sobald ein Ansatz für konstanten Reward gefunden wurde, nur dieser Ansatz verfolgt wird, und zu wenige Alternativen ausprobiert werden. </w:t>
      </w:r>
    </w:p>
    <w:p w14:paraId="6D2855C5" w14:textId="76904091" w:rsidR="00490D95" w:rsidRDefault="00490D95" w:rsidP="00490D95">
      <w:r>
        <w:t>Für den nächsten Lernversuch galt es also, sowohl das Reward-System, als auch die Hyperparameter entsprechend anzupassen, damit die KI nicht dazu verleitet wird, nur eine Taste zu drücken.</w:t>
      </w:r>
    </w:p>
    <w:p w14:paraId="1709E693" w14:textId="71DF5E74" w:rsidR="00490D95" w:rsidRDefault="00490D95" w:rsidP="00490D95"/>
    <w:p w14:paraId="21378C2B" w14:textId="39FE3AC2" w:rsidR="00490D95" w:rsidRDefault="00490D95" w:rsidP="00490D95">
      <w:pPr>
        <w:pStyle w:val="berschrift3"/>
        <w:numPr>
          <w:ilvl w:val="2"/>
          <w:numId w:val="8"/>
        </w:numPr>
      </w:pPr>
      <w:bookmarkStart w:id="23" w:name="_Toc136362402"/>
      <w:r>
        <w:t>Neues Rewardsystem</w:t>
      </w:r>
      <w:bookmarkEnd w:id="23"/>
    </w:p>
    <w:p w14:paraId="6920F77F" w14:textId="77777777" w:rsidR="00D65629" w:rsidRPr="00D65629" w:rsidRDefault="00D65629" w:rsidP="00D65629"/>
    <w:p w14:paraId="0A2DE90D" w14:textId="3D22727A" w:rsidR="00490D95" w:rsidRDefault="00490D95" w:rsidP="00490D95">
      <w:r w:rsidRPr="00490D95">
        <w:t>Nachdem im letzten Kapitel festgestellt wurde, dass das Rewardsystem, wie es momentan besteht, nicht funktioniert, galt es nun eine Lösung zu finden, wie man dem Modell Feedback gibt, ohne es auf die falsche Bahn zu leiten.</w:t>
      </w:r>
    </w:p>
    <w:p w14:paraId="5B52A8C8" w14:textId="45A023ED" w:rsidR="00490D95" w:rsidRDefault="00490D95" w:rsidP="00490D95">
      <w:r>
        <w:t xml:space="preserve">Zuerst muss das Problem </w:t>
      </w:r>
      <w:r w:rsidR="00A07C46">
        <w:t xml:space="preserve">genauer untersucht </w:t>
      </w:r>
      <w:r>
        <w:t xml:space="preserve">werden. Da das Modell scheinbar ausgelernt hat, und sich damit zufriedengegeben hat, nur eine Taste zu drücken, gab es zu viel positiven Reward für die einzelnen Aktionen. Bisher wurde der Reward so berechnet, dass der Reward des aktuellen Steps mit dem des vorherigen Steps </w:t>
      </w:r>
      <w:r>
        <w:lastRenderedPageBreak/>
        <w:t>subtrahiert wurde. Ein richtiger Tastendruck konnte so potentiell mehrere Tausend Punkte bedeuten, und somit auch mehrere Tausend Punkte an Reward an das Modell geben. Dieses Prinzip musste also runterskaliert werden um den Reward zu normieren.</w:t>
      </w:r>
    </w:p>
    <w:p w14:paraId="6D8E97B2" w14:textId="7F034782" w:rsidR="00490D95" w:rsidRDefault="00490D95" w:rsidP="00490D95">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1ABF1728" w:rsidR="00490D95" w:rsidRDefault="00490D95" w:rsidP="00490D95">
      <w:r>
        <w:t xml:space="preserve">Das erste Problem, das Runterskalieren des Rewardsystems, ist schnell gelöst. Das Grundprinzip bleibt gleich, man vergleicht also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 die Genauigkeit wird in dem Fall </w:t>
      </w:r>
      <w:r w:rsidR="0070451E">
        <w:t>außer Acht</w:t>
      </w:r>
      <w:r>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FE81C4B" w14:textId="55ED68A7" w:rsidR="0070451E" w:rsidRDefault="0070451E" w:rsidP="00490D95">
      <w:r>
        <w:t>[CODE]</w:t>
      </w:r>
    </w:p>
    <w:p w14:paraId="2C288E32" w14:textId="17F2870B" w:rsidR="00490D95" w:rsidRDefault="00490D95" w:rsidP="00490D95">
      <w:r>
        <w:t xml:space="preserve">Für das zweite Problem, das Vergeben von negativem Feedback, gibt es zwei Lösungsansätze. Zuerst kann man prüfen, ob Noten nicht getroffen wurden. Wurden Noten nicht getroffen, bewegen sie sich weiter nach oben aus dem sichtbaren Bereich, während Noten die getroffen wurden, verschwinden. Man könnte nun also prüfen, ob sich in dem Bereich des Fensters über dem Hit-Bereich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 die eventuell </w:t>
      </w:r>
      <w:r>
        <w:lastRenderedPageBreak/>
        <w:t>korrekt ausgeführt wurden, und kein schlechtes Feedback verdient haben. Beides sind suboptimale Lösungen.</w:t>
      </w:r>
    </w:p>
    <w:p w14:paraId="2AE3CFF5" w14:textId="7CA1CC60" w:rsidR="00490D95" w:rsidRDefault="00490D95" w:rsidP="00490D95">
      <w:r>
        <w:t xml:space="preserve">Sinnvoller ist es, zu prüfen, welche Tasten im momentanen Schritt gedrückt werden sollen - man </w:t>
      </w:r>
      <w:r w:rsidR="0070451E">
        <w:t>analysiert</w:t>
      </w:r>
      <w:r>
        <w:t xml:space="preserve"> also, ob sich derzeit eine Note im Hit-Bereich befindet. Man arbeitet hier in der Gegenwart, und nicht in der Vergangenheit, wie bei den anderen beiden Ansätzen. Dies eliminiert das Problem, Reward für bereits vergangene Aktionen geben zu müssen. Der Ablauf wäre nun wie folgt: In jedem Screenshot wird geschaut, ob farbige Pixel in einem bestimmten Pixelbereich vorkommen. Diese farbigen Pixel lassen auf eine Note schließen, welche sich derzeit in dem Hit-Bereich befinden. Dies wird für alle vier Notenspalten einmal ausgeführt. Man hat nun also vier Wahrheitswerte, welche aussagen, ob sich derzeit eine Note im Hit-Bereich befindet, und somit jetzt eine passende Aktion ausgeführt werden soll. Das Modell sollte hier also nun einen Tastendruck zurückgeben. Nun wird geprüft, ob die Ausgabe des Modells mit der Analyse des Hit-Bereichs übereinstimmt - die Note also richtig erkannt und gedrückt wurde. Ist dies der Fall, wird dem Modell positiver Reward, nach dem Runterskalieren also der Wert +1, zurückgegeben. Wurde die Aktion nicht ausgeführt, die Note also verpasst, wird negativer Reward, -1, an das Modell gegeben. Wird nichts erkannt und auch keine Aktion ausgeführt, wird ebenfalls +1 zurückgegeben, da dies in dieser Situation das richtige Verhalten ist. So soll kontinuierliches Tastendrücken </w:t>
      </w:r>
      <w:r w:rsidR="0070451E">
        <w:t>abgewöhnt</w:t>
      </w:r>
      <w:r>
        <w:t xml:space="preserve">/verhindert werden. </w:t>
      </w:r>
    </w:p>
    <w:p w14:paraId="26E878FF" w14:textId="35D26F4D" w:rsidR="0070451E" w:rsidRDefault="0070451E" w:rsidP="00490D95">
      <w:r>
        <w:t>[CODE]</w:t>
      </w:r>
    </w:p>
    <w:p w14:paraId="3BDB37BE" w14:textId="55BA49C2" w:rsidR="00490D95" w:rsidRDefault="00490D95" w:rsidP="00490D95">
      <w:r>
        <w:t>Wichtig ist, diese Art der Erkennung nur zum Validieren des Inputs zu nutzen. Um ein “perfektes” Modell zu erzeugen, könnte man natürlich beim Erkennen eines farbigen Pixels direkt einen Tastendruck triggern - dies hat allerdings nichts mit künstlicher Intelligenz zu tun.</w:t>
      </w:r>
    </w:p>
    <w:p w14:paraId="66AC68D9" w14:textId="662A77BB" w:rsidR="00490D95" w:rsidRDefault="00490D95" w:rsidP="00490D95">
      <w:r w:rsidRPr="00490D95">
        <w:t xml:space="preserve">Nachdem das Environment angepasst wurde, wurden mehrere Tests durchgeführt, welche in der Länge variierten. Der längste von ihnen war 150.000 Schritte lang. In der folgenden Grafik sieht man die Vergleiche zwischen den einzelnen Lernprozessen. Man sieht, dass der Mittelwert der Rewards pro Episode kontinuierlich steigen, was Lernfortschritt signalisiert. Der Wert flacht gegen Ende des Lernprozesses ab, was allerdings auch an der kurzen Lerndauer liegt - 150.000 </w:t>
      </w:r>
      <w:r w:rsidRPr="00490D95">
        <w:lastRenderedPageBreak/>
        <w:t>Schritte reichen bei einem komplexen Spiel wie StepMania nicht, um ein gutes Modell zu erzeugen.</w:t>
      </w:r>
    </w:p>
    <w:p w14:paraId="064040B1" w14:textId="55B853BC" w:rsidR="0070451E" w:rsidRDefault="0070451E" w:rsidP="00490D95">
      <w:r>
        <w:t>[BILD]</w:t>
      </w:r>
    </w:p>
    <w:p w14:paraId="01F59296" w14:textId="1464D318" w:rsidR="00490D95" w:rsidRDefault="00576649" w:rsidP="00490D95">
      <w:r>
        <w:t>Die überarbeiteten Konzepte funktionieren</w:t>
      </w:r>
      <w:r w:rsidR="00490D95">
        <w:t>, wie man bei den Resultaten sehen konnte, ziemlich gut. Problematisch wird es allerdings, wenn es in dem Song mehr als nur Pfeile gibt. StepMania hat neben den normalen Pfeilen, welche man nur einmal antippen muss, auch noch andere Pfeilarte</w:t>
      </w:r>
      <w:r>
        <w:t>n.</w:t>
      </w:r>
      <w:r w:rsidR="00490D95">
        <w:t xml:space="preserve"> </w:t>
      </w:r>
      <w:r>
        <w:t>E</w:t>
      </w:r>
      <w:r w:rsidR="00490D95">
        <w:t xml:space="preserve">benfalls vorkommen können </w:t>
      </w:r>
      <w:r>
        <w:t xml:space="preserve">die bereits angesprochenen </w:t>
      </w:r>
      <w:r w:rsidR="00490D95">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6366E0A6" w14:textId="133CC543" w:rsidR="0070451E" w:rsidRDefault="0070451E" w:rsidP="00490D95">
      <w:r>
        <w:t>[BILD]</w:t>
      </w:r>
    </w:p>
    <w:p w14:paraId="5D8164E0" w14:textId="7D12CE48" w:rsidR="00490D95" w:rsidRPr="00490D95" w:rsidRDefault="00490D95" w:rsidP="00490D95">
      <w:r>
        <w:t xml:space="preserve">Während “Rolls” und “Lifts” erst in höheren Schwierigkeitsgraden relevant werden, können “Holds” und “Mines” in jeder Art von Schwierigkeit vertreten sein. Dies ist insofern problematisch, da bei dem Prüfen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 Ein “Hold” wird von der Funktion für die gesamte Dauer des “Holds” als Pfeil identifiziert. Das Modell soll also permanent diese Taste drücken, was allerdings nicht mit der Funktionsweise des Tastendrücken im Environment funktioniert. Ein Gedrückthalten einer Taste ist auf Grund technischer Limitierungen nur als Toggle umzusetzen - wird auf Grund einer Aktion eine Taste gedrückt, wird sie so lange heruntergedrückt, bis </w:t>
      </w:r>
      <w:r w:rsidR="0070451E">
        <w:t>dieselbe</w:t>
      </w:r>
      <w:r>
        <w:t xml:space="preserve"> Aktion die Taste wieder loslässt. Um einen “Hold” richtig auszuführen, müsste also erst eine Aktion eine Taste runterdrücken, dann warten und keine Aktion mit dieser Taste ausführen bis der “Hold” vorbei ist, um dann mit </w:t>
      </w:r>
      <w:r w:rsidR="0070451E">
        <w:t>derselben</w:t>
      </w:r>
      <w:r>
        <w:t xml:space="preserve"> Aktion die Taste wieder loszulassen. Da aber der “Hold” durchgehend als Pfeil identifiziert wird, erwartet die Funktion, dass in jedem Step diese Taste gedrückt wird. So wird ebenfalls falsches Feedback vermittelt.</w:t>
      </w:r>
    </w:p>
    <w:p w14:paraId="444BE6C4" w14:textId="77777777" w:rsidR="00490D95" w:rsidRPr="00490D95" w:rsidRDefault="00490D95" w:rsidP="00490D95"/>
    <w:p w14:paraId="7930CF14" w14:textId="611A8510" w:rsidR="00EB0E86" w:rsidRDefault="003E76F5" w:rsidP="00490D95">
      <w:pPr>
        <w:pStyle w:val="berschrift2"/>
        <w:numPr>
          <w:ilvl w:val="1"/>
          <w:numId w:val="8"/>
        </w:numPr>
      </w:pPr>
      <w:bookmarkStart w:id="24" w:name="_Toc136362403"/>
      <w:r>
        <w:t>Bewertung und Einordnung</w:t>
      </w:r>
      <w:bookmarkEnd w:id="24"/>
    </w:p>
    <w:p w14:paraId="516F9C57" w14:textId="41CD942A" w:rsidR="003E76F5" w:rsidRDefault="003E76F5" w:rsidP="00490D95"/>
    <w:p w14:paraId="2683667F" w14:textId="77777777" w:rsidR="003E76F5" w:rsidRPr="00DF11EC" w:rsidRDefault="003E76F5" w:rsidP="00490D95">
      <w:r>
        <w:t>Die Erkenntnisse aus der eigenen Umsetzung sollen in diesem Kapitel retrospektiv betrachtet werden. Dabei soll analysiert werden, inwiefern andere Formen der Umsetzung andere Ergebnisse geliefert hätten, wo Schwierigkeiten mit den genutzten Technologien auftraten, ob und wie diese behoben hätten werden können, und inwiefern man die Ergebnisse auf andere Spiele oder Anwendungsbereiche übertragen kan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25" w:name="_Toc136362404"/>
      <w:r>
        <w:t>Fazit und Ausblick</w:t>
      </w:r>
      <w:bookmarkEnd w:id="25"/>
    </w:p>
    <w:p w14:paraId="53C05159" w14:textId="77777777" w:rsidR="003E76F5" w:rsidRPr="003E76F5" w:rsidRDefault="003E76F5" w:rsidP="00490D95"/>
    <w:p w14:paraId="5F76C398" w14:textId="13FDA3C5" w:rsidR="003E76F5" w:rsidRPr="003E76F5" w:rsidRDefault="003E76F5" w:rsidP="00490D95">
      <w:r w:rsidRPr="003E76F5">
        <w:t xml:space="preserve">Im letzten Kapitel sollen die Erkenntnisse aus der Arbeit kurz zusammengefasst werden. Zusätzlich soll in die </w:t>
      </w:r>
      <w:r>
        <w:t>n</w:t>
      </w:r>
      <w:r w:rsidRPr="003E76F5">
        <w:t>ahe Zukunft geschaut werden, wie sich das Thema KIs in den kommenden Jahren weiter entwickelt, und inwiefern es den Sprung und die Integrierung in die Gesellschaft/den Mainstream schafft.</w:t>
      </w:r>
    </w:p>
    <w:p w14:paraId="6469AA94" w14:textId="7B02E9C0" w:rsidR="00EB0E86" w:rsidRDefault="00EB0E86" w:rsidP="00490D95">
      <w:pPr>
        <w:pStyle w:val="berschrift2"/>
        <w:numPr>
          <w:ilvl w:val="1"/>
          <w:numId w:val="8"/>
        </w:numPr>
      </w:pPr>
      <w:bookmarkStart w:id="26" w:name="_Toc136362405"/>
      <w:r>
        <w:t>Fazit</w:t>
      </w:r>
      <w:bookmarkEnd w:id="26"/>
    </w:p>
    <w:p w14:paraId="19545934" w14:textId="17C15E12" w:rsidR="00EB0E86" w:rsidRDefault="00EB0E86" w:rsidP="00490D95">
      <w:pPr>
        <w:pStyle w:val="berschrift2"/>
        <w:numPr>
          <w:ilvl w:val="1"/>
          <w:numId w:val="8"/>
        </w:numPr>
      </w:pPr>
      <w:bookmarkStart w:id="27" w:name="_Toc136362406"/>
      <w:bookmarkStart w:id="28" w:name="_GoBack"/>
      <w:bookmarkEnd w:id="28"/>
      <w:r>
        <w:t>Ausblick</w:t>
      </w:r>
      <w:bookmarkEnd w:id="27"/>
    </w:p>
    <w:p w14:paraId="56C531D8" w14:textId="39177BD7" w:rsidR="00EB0E86" w:rsidRDefault="00EB0E86" w:rsidP="00490D95"/>
    <w:p w14:paraId="54F6CA29" w14:textId="42FBE1E3" w:rsidR="00D72DDD" w:rsidRDefault="00D72DDD" w:rsidP="00490D95">
      <w:pPr>
        <w:pStyle w:val="CitaviBibliographyEntry"/>
      </w:pPr>
    </w:p>
    <w:p w14:paraId="5838BB4A" w14:textId="2DB079E6" w:rsidR="00D72DDD" w:rsidRDefault="00D72DDD" w:rsidP="00490D95"/>
    <w:sdt>
      <w:sdtPr>
        <w:rPr>
          <w:rFonts w:asciiTheme="minorHAnsi" w:eastAsiaTheme="minorHAnsi" w:hAnsiTheme="minorHAnsi" w:cstheme="minorBidi"/>
          <w:color w:val="auto"/>
          <w:sz w:val="22"/>
          <w:szCs w:val="22"/>
        </w:rPr>
        <w:tag w:val="CitaviBibliography"/>
        <w:id w:val="1841047754"/>
        <w:placeholder>
          <w:docPart w:val="DefaultPlaceholder_-1854013440"/>
        </w:placeholder>
      </w:sdtPr>
      <w:sdtEndPr>
        <w:rPr>
          <w:rFonts w:ascii="Times New Roman" w:hAnsi="Times New Roman" w:cs="Times New Roman"/>
          <w:sz w:val="24"/>
        </w:rPr>
      </w:sdtEndPr>
      <w:sdtContent>
        <w:p w14:paraId="2BB474EF" w14:textId="77777777" w:rsidR="0034745C" w:rsidRDefault="00ED4583" w:rsidP="0034745C">
          <w:pPr>
            <w:pStyle w:val="CitaviBibliographyHeading"/>
          </w:pPr>
          <w:r>
            <w:fldChar w:fldCharType="begin"/>
          </w:r>
          <w:r>
            <w:instrText>ADDIN CitaviBibliography</w:instrText>
          </w:r>
          <w:r>
            <w:fldChar w:fldCharType="separate"/>
          </w:r>
          <w:r w:rsidR="0034745C">
            <w:t>Literaturverzeichnis</w:t>
          </w:r>
        </w:p>
        <w:p w14:paraId="2767218E" w14:textId="77777777" w:rsidR="0034745C" w:rsidRDefault="0034745C" w:rsidP="0034745C">
          <w:pPr>
            <w:pStyle w:val="CitaviBibliographyEntry"/>
          </w:pPr>
          <w:bookmarkStart w:id="29" w:name="_CTVL001b706513a0d714b5aa643af6e76cec545"/>
          <w:r>
            <w:t>Barthel, Julia; Ciesielski, Rebecca (2023): Regeln zu ChatGPT an Unis oft unklar. tagesschau. Online verfügbar unter https://www.tagesschau.de/wissen/technologie/ki-chatgpt-uni-wissenschaft-101.html, zuletzt aktualisiert am 15.05.2023, zuletzt geprüft am 31.05.2023.</w:t>
          </w:r>
        </w:p>
        <w:p w14:paraId="04F55CEA" w14:textId="77777777" w:rsidR="0034745C" w:rsidRDefault="0034745C" w:rsidP="0034745C">
          <w:pPr>
            <w:pStyle w:val="CitaviBibliographyEntry"/>
          </w:pPr>
          <w:bookmarkStart w:id="30" w:name="_CTVL0017e9f78b9f202404ebc601c6be25d34fc"/>
          <w:bookmarkEnd w:id="29"/>
          <w:r w:rsidRPr="0034745C">
            <w:rPr>
              <w:lang w:val="en-US"/>
            </w:rPr>
            <w:t xml:space="preserve">Novak, Matt (2023): AI-Created Images Aren’t Protected By Copyright Law According To U.S. Copyright Office. </w:t>
          </w:r>
          <w:r>
            <w:t xml:space="preserve">Forbes. Online verfügbar unter </w:t>
          </w:r>
          <w:r>
            <w:lastRenderedPageBreak/>
            <w:t>https://www.forbes.com/sites/mattnovak/2023/02/22/ai-created-images-in-new-comic-book-arent-protected-by-copyright-law-according-to-us-copyright-office/, zuletzt aktualisiert am 22.02.2023, zuletzt geprüft am 31.05.2023.</w:t>
          </w:r>
        </w:p>
        <w:p w14:paraId="7AF2A308" w14:textId="77777777" w:rsidR="0034745C" w:rsidRDefault="0034745C" w:rsidP="0034745C">
          <w:pPr>
            <w:pStyle w:val="CitaviBibliographyEntry"/>
          </w:pPr>
          <w:bookmarkStart w:id="31" w:name="_CTVL001e0dbe01e7219456b9323f28eac425a4a"/>
          <w:bookmarkEnd w:id="30"/>
          <w:r w:rsidRPr="0034745C">
            <w:rPr>
              <w:lang w:val="en-US"/>
            </w:rPr>
            <w:t xml:space="preserve">Roose, Kevin (2022): An A.I.-Generated Picture Won an Art Prize. </w:t>
          </w:r>
          <w:r>
            <w:t>Artists Aren’t Happy. New York Times. Online verfügbar unter https://www.nytimes.com/2022/09/02/technology/ai-artificial-intelligence-artists.html, zuletzt aktualisiert am 02.09.2022, zuletzt geprüft am 31.05.2023.</w:t>
          </w:r>
        </w:p>
        <w:p w14:paraId="51B7A1C5" w14:textId="77777777" w:rsidR="0034745C" w:rsidRDefault="0034745C" w:rsidP="0034745C">
          <w:pPr>
            <w:pStyle w:val="CitaviBibliographyEntry"/>
          </w:pPr>
          <w:bookmarkStart w:id="32" w:name="_CTVL0013f82239b067f46beb7c44daa42204e77"/>
          <w:bookmarkEnd w:id="31"/>
          <w:r>
            <w:t>Spehr, Michael (2023): Darth Vader küsst Marilyn. Frankfurter Allgemeine Zeitung. Online verfügbar unter https://www.faz.net/aktuell/technik-motor/digital/midjourney-bildgeneratoren-mit-ki-erzeugen-fotos-die-es-nicht-gibt-18753895.html, zuletzt aktualisiert am 20.03.2023, zuletzt geprüft am 31.05.2023.</w:t>
          </w:r>
        </w:p>
        <w:p w14:paraId="4305B22B" w14:textId="77777777" w:rsidR="0034745C" w:rsidRDefault="0034745C" w:rsidP="0034745C">
          <w:pPr>
            <w:pStyle w:val="CitaviBibliographyEntry"/>
          </w:pPr>
          <w:bookmarkStart w:id="33" w:name="_CTVL001ac428e43dac048f1858bdadb98b2f899"/>
          <w:bookmarkEnd w:id="32"/>
          <w:r w:rsidRPr="0034745C">
            <w:rPr>
              <w:lang w:val="en-US"/>
            </w:rPr>
            <w:t xml:space="preserve">Xiang, Chloe (2023): This Virtual Twitch Streamer is Controlled Entirely By AI. </w:t>
          </w:r>
          <w:r>
            <w:t>VICE. Online verfügbar unter https://www.vice.com/en/article/pkg98v/this-virtual-twitch-streamer-is-controlled-entirely-by-ai, zuletzt aktualisiert am 04.01.2023, zuletzt geprüft am 31.05.2023.</w:t>
          </w:r>
        </w:p>
        <w:p w14:paraId="66413010" w14:textId="6D6B00F6" w:rsidR="00ED4583" w:rsidRDefault="0034745C" w:rsidP="0034745C">
          <w:pPr>
            <w:pStyle w:val="CitaviBibliographyEntry"/>
          </w:pPr>
          <w:bookmarkStart w:id="34" w:name="_CTVL001357087d5c555489187044631285b0b8a"/>
          <w:bookmarkEnd w:id="33"/>
          <w:r w:rsidRPr="0034745C">
            <w:rPr>
              <w:lang w:val="en-US"/>
            </w:rPr>
            <w:t xml:space="preserve">Zhang, Daniel; Maslej, Nestor; Brynjolfsson, Erik; Etchemendy, John; Lyons, Terah; Manyika, James et al. (2022): The AI Index 2022 Annual Report. Hg. v. AI Index Steering Committee, Stanford Institute for Human-Centered AI, Stanford University. </w:t>
          </w:r>
          <w:r>
            <w:t>Online verfügbar unter https://aiindex.stanford.edu/wp-content/uploads/2022/03/2022-AI-Index-Report_Master.pdf, zuletzt geprüft am 28.03.2023.</w:t>
          </w:r>
          <w:bookmarkEnd w:id="34"/>
          <w:r w:rsidR="00ED4583">
            <w:fldChar w:fldCharType="end"/>
          </w:r>
        </w:p>
      </w:sdtContent>
    </w:sdt>
    <w:p w14:paraId="59624072" w14:textId="77777777" w:rsidR="00ED4583" w:rsidRPr="00EB0E86" w:rsidRDefault="00ED4583" w:rsidP="00490D95"/>
    <w:sectPr w:rsidR="00ED4583" w:rsidRPr="00EB0E86" w:rsidSect="008F5B02">
      <w:headerReference w:type="even" r:id="rId8"/>
      <w:headerReference w:type="default" r:id="rId9"/>
      <w:footerReference w:type="even" r:id="rId10"/>
      <w:footerReference w:type="default" r:id="rId11"/>
      <w:headerReference w:type="first" r:id="rId12"/>
      <w:footerReference w:type="first" r:id="rId13"/>
      <w:pgSz w:w="11906" w:h="16838"/>
      <w:pgMar w:top="1701" w:right="1418" w:bottom="1134" w:left="1418" w:header="709" w:footer="709" w:gutter="851"/>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2048C" w14:textId="77777777" w:rsidR="00FA3E35" w:rsidRDefault="00FA3E35" w:rsidP="00490D95">
      <w:r>
        <w:separator/>
      </w:r>
    </w:p>
  </w:endnote>
  <w:endnote w:type="continuationSeparator" w:id="0">
    <w:p w14:paraId="0150842B" w14:textId="77777777" w:rsidR="00FA3E35" w:rsidRDefault="00FA3E35"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56182" w14:textId="77777777" w:rsidR="005D04F4" w:rsidRDefault="005D04F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427015"/>
      <w:docPartObj>
        <w:docPartGallery w:val="Page Numbers (Bottom of Page)"/>
        <w:docPartUnique/>
      </w:docPartObj>
    </w:sdtPr>
    <w:sdtContent>
      <w:p w14:paraId="65F1D6DF" w14:textId="1B7719E7" w:rsidR="005D04F4" w:rsidRDefault="005D04F4" w:rsidP="00490D95">
        <w:pPr>
          <w:pStyle w:val="Fuzeile"/>
        </w:pPr>
        <w:r>
          <w:fldChar w:fldCharType="begin"/>
        </w:r>
        <w:r>
          <w:instrText>PAGE   \* MERGEFORMAT</w:instrText>
        </w:r>
        <w:r>
          <w:fldChar w:fldCharType="separate"/>
        </w:r>
        <w:r>
          <w:t>2</w:t>
        </w:r>
        <w:r>
          <w:fldChar w:fldCharType="end"/>
        </w:r>
      </w:p>
    </w:sdtContent>
  </w:sdt>
  <w:p w14:paraId="6268764F" w14:textId="77777777" w:rsidR="005D04F4" w:rsidRDefault="005D04F4" w:rsidP="00490D9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2022D" w14:textId="77777777" w:rsidR="005D04F4" w:rsidRDefault="005D04F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397D6" w14:textId="77777777" w:rsidR="00FA3E35" w:rsidRDefault="00FA3E35" w:rsidP="00490D95">
      <w:r>
        <w:separator/>
      </w:r>
    </w:p>
  </w:footnote>
  <w:footnote w:type="continuationSeparator" w:id="0">
    <w:p w14:paraId="53593F5E" w14:textId="77777777" w:rsidR="00FA3E35" w:rsidRDefault="00FA3E35"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E5F71" w14:textId="77777777" w:rsidR="005D04F4" w:rsidRDefault="005D04F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247DC" w14:textId="77777777" w:rsidR="005D04F4" w:rsidRDefault="005D04F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A3C89" w14:textId="29C9158D" w:rsidR="005D04F4" w:rsidRDefault="005D04F4">
    <w:pPr>
      <w:pStyle w:val="Kopfzeile"/>
    </w:pPr>
    <w:r>
      <w:rPr>
        <w:noProof/>
        <w:lang w:eastAsia="de-DE"/>
      </w:rPr>
      <w:drawing>
        <wp:anchor distT="0" distB="0" distL="114300" distR="114300" simplePos="0" relativeHeight="251659264" behindDoc="0" locked="0" layoutInCell="1" allowOverlap="1" wp14:anchorId="21A7F2EF" wp14:editId="17BE3D4F">
          <wp:simplePos x="0" y="0"/>
          <wp:positionH relativeFrom="column">
            <wp:posOffset>3890513</wp:posOffset>
          </wp:positionH>
          <wp:positionV relativeFrom="paragraph">
            <wp:posOffset>68377</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D24F5BC" w14:textId="77777777" w:rsidR="005D04F4" w:rsidRDefault="005D04F4" w:rsidP="00490D9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787B"/>
    <w:rsid w:val="00017F4C"/>
    <w:rsid w:val="00027CA2"/>
    <w:rsid w:val="0003226B"/>
    <w:rsid w:val="0004158E"/>
    <w:rsid w:val="000554B7"/>
    <w:rsid w:val="0005625E"/>
    <w:rsid w:val="00061EC0"/>
    <w:rsid w:val="00091DC4"/>
    <w:rsid w:val="00092DDC"/>
    <w:rsid w:val="00093068"/>
    <w:rsid w:val="000930A8"/>
    <w:rsid w:val="000E22E3"/>
    <w:rsid w:val="00102CB1"/>
    <w:rsid w:val="0010327F"/>
    <w:rsid w:val="00110D0D"/>
    <w:rsid w:val="00127E67"/>
    <w:rsid w:val="00131C75"/>
    <w:rsid w:val="00170E25"/>
    <w:rsid w:val="00180BEC"/>
    <w:rsid w:val="00192A0B"/>
    <w:rsid w:val="00192C7D"/>
    <w:rsid w:val="001B75C2"/>
    <w:rsid w:val="001D3604"/>
    <w:rsid w:val="001E5AA6"/>
    <w:rsid w:val="00204649"/>
    <w:rsid w:val="002309D7"/>
    <w:rsid w:val="0024012B"/>
    <w:rsid w:val="00246FA1"/>
    <w:rsid w:val="00267C73"/>
    <w:rsid w:val="0028493E"/>
    <w:rsid w:val="0029730F"/>
    <w:rsid w:val="002A05C6"/>
    <w:rsid w:val="002A73BE"/>
    <w:rsid w:val="002B41CF"/>
    <w:rsid w:val="002F0588"/>
    <w:rsid w:val="003117A7"/>
    <w:rsid w:val="00314BC8"/>
    <w:rsid w:val="0031683F"/>
    <w:rsid w:val="00325822"/>
    <w:rsid w:val="00336D01"/>
    <w:rsid w:val="0034745C"/>
    <w:rsid w:val="0036200F"/>
    <w:rsid w:val="00396F4A"/>
    <w:rsid w:val="003A1C10"/>
    <w:rsid w:val="003E76F5"/>
    <w:rsid w:val="00405F8B"/>
    <w:rsid w:val="00475CFA"/>
    <w:rsid w:val="00484DF1"/>
    <w:rsid w:val="00490D95"/>
    <w:rsid w:val="00491442"/>
    <w:rsid w:val="00496F4A"/>
    <w:rsid w:val="004A302E"/>
    <w:rsid w:val="004A5E40"/>
    <w:rsid w:val="004B3F55"/>
    <w:rsid w:val="004B45A5"/>
    <w:rsid w:val="004B76B7"/>
    <w:rsid w:val="004E290F"/>
    <w:rsid w:val="00546D44"/>
    <w:rsid w:val="005548C3"/>
    <w:rsid w:val="005720C7"/>
    <w:rsid w:val="00576649"/>
    <w:rsid w:val="00582057"/>
    <w:rsid w:val="005B4E1F"/>
    <w:rsid w:val="005D04F4"/>
    <w:rsid w:val="005D47BA"/>
    <w:rsid w:val="005F01B5"/>
    <w:rsid w:val="005F3D70"/>
    <w:rsid w:val="006101D2"/>
    <w:rsid w:val="00627808"/>
    <w:rsid w:val="00630C51"/>
    <w:rsid w:val="00631929"/>
    <w:rsid w:val="00635D9A"/>
    <w:rsid w:val="006648FA"/>
    <w:rsid w:val="006675EF"/>
    <w:rsid w:val="00671AD4"/>
    <w:rsid w:val="006732CE"/>
    <w:rsid w:val="006F0A97"/>
    <w:rsid w:val="0070451E"/>
    <w:rsid w:val="00717451"/>
    <w:rsid w:val="0075064F"/>
    <w:rsid w:val="007A2B06"/>
    <w:rsid w:val="007D693B"/>
    <w:rsid w:val="008026CF"/>
    <w:rsid w:val="0082129C"/>
    <w:rsid w:val="00823040"/>
    <w:rsid w:val="00833830"/>
    <w:rsid w:val="008418C1"/>
    <w:rsid w:val="0085378D"/>
    <w:rsid w:val="008713D8"/>
    <w:rsid w:val="00892B4D"/>
    <w:rsid w:val="008A4634"/>
    <w:rsid w:val="008A5F49"/>
    <w:rsid w:val="008C3BD5"/>
    <w:rsid w:val="008E0155"/>
    <w:rsid w:val="008E5A5A"/>
    <w:rsid w:val="008F5B02"/>
    <w:rsid w:val="00903FE0"/>
    <w:rsid w:val="0092195D"/>
    <w:rsid w:val="00925B4C"/>
    <w:rsid w:val="009434C4"/>
    <w:rsid w:val="0094560E"/>
    <w:rsid w:val="009535C3"/>
    <w:rsid w:val="009574F7"/>
    <w:rsid w:val="00967234"/>
    <w:rsid w:val="009C3E7A"/>
    <w:rsid w:val="009C6761"/>
    <w:rsid w:val="009D0063"/>
    <w:rsid w:val="009D0E70"/>
    <w:rsid w:val="009E0396"/>
    <w:rsid w:val="00A07C46"/>
    <w:rsid w:val="00A41F78"/>
    <w:rsid w:val="00A43EAF"/>
    <w:rsid w:val="00A554CC"/>
    <w:rsid w:val="00A90A19"/>
    <w:rsid w:val="00AD663D"/>
    <w:rsid w:val="00B00CC0"/>
    <w:rsid w:val="00B150FC"/>
    <w:rsid w:val="00B4067E"/>
    <w:rsid w:val="00B513CC"/>
    <w:rsid w:val="00B5664B"/>
    <w:rsid w:val="00B74A17"/>
    <w:rsid w:val="00B77143"/>
    <w:rsid w:val="00B771C2"/>
    <w:rsid w:val="00B84FA9"/>
    <w:rsid w:val="00BD0F38"/>
    <w:rsid w:val="00BD39F2"/>
    <w:rsid w:val="00BD5536"/>
    <w:rsid w:val="00BE1357"/>
    <w:rsid w:val="00BE3F7D"/>
    <w:rsid w:val="00C2706E"/>
    <w:rsid w:val="00C27C37"/>
    <w:rsid w:val="00C3356D"/>
    <w:rsid w:val="00C4543E"/>
    <w:rsid w:val="00C661AF"/>
    <w:rsid w:val="00C71E80"/>
    <w:rsid w:val="00C80439"/>
    <w:rsid w:val="00C82CDC"/>
    <w:rsid w:val="00C83F63"/>
    <w:rsid w:val="00C8645F"/>
    <w:rsid w:val="00C872A5"/>
    <w:rsid w:val="00C93C12"/>
    <w:rsid w:val="00CA77DF"/>
    <w:rsid w:val="00CB149B"/>
    <w:rsid w:val="00CD115D"/>
    <w:rsid w:val="00CF7A23"/>
    <w:rsid w:val="00D02763"/>
    <w:rsid w:val="00D0395E"/>
    <w:rsid w:val="00D16D92"/>
    <w:rsid w:val="00D24B67"/>
    <w:rsid w:val="00D31A0C"/>
    <w:rsid w:val="00D4474B"/>
    <w:rsid w:val="00D65629"/>
    <w:rsid w:val="00D70AB5"/>
    <w:rsid w:val="00D72DDD"/>
    <w:rsid w:val="00DA0EF0"/>
    <w:rsid w:val="00DA4595"/>
    <w:rsid w:val="00DA75BE"/>
    <w:rsid w:val="00DC4787"/>
    <w:rsid w:val="00DD0FAA"/>
    <w:rsid w:val="00DF11EC"/>
    <w:rsid w:val="00E02881"/>
    <w:rsid w:val="00E070BB"/>
    <w:rsid w:val="00E24686"/>
    <w:rsid w:val="00E96DAC"/>
    <w:rsid w:val="00E97898"/>
    <w:rsid w:val="00EB0E86"/>
    <w:rsid w:val="00EB2A49"/>
    <w:rsid w:val="00EB6EBD"/>
    <w:rsid w:val="00EC049C"/>
    <w:rsid w:val="00EC1E4F"/>
    <w:rsid w:val="00EC5E31"/>
    <w:rsid w:val="00ED4583"/>
    <w:rsid w:val="00EE1AAE"/>
    <w:rsid w:val="00EE4039"/>
    <w:rsid w:val="00EF4B8F"/>
    <w:rsid w:val="00F07223"/>
    <w:rsid w:val="00F55726"/>
    <w:rsid w:val="00F564F0"/>
    <w:rsid w:val="00F61E55"/>
    <w:rsid w:val="00F65F73"/>
    <w:rsid w:val="00F7726A"/>
    <w:rsid w:val="00FA3E35"/>
    <w:rsid w:val="00FB4F16"/>
    <w:rsid w:val="00FC3CEF"/>
    <w:rsid w:val="00FD49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ED4583"/>
    <w:pPr>
      <w:spacing w:after="0"/>
    </w:pPr>
  </w:style>
  <w:style w:type="paragraph" w:styleId="Beschriftung">
    <w:name w:val="caption"/>
    <w:basedOn w:val="Standard"/>
    <w:next w:val="Standard"/>
    <w:uiPriority w:val="35"/>
    <w:semiHidden/>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416ABF"/>
    <w:rsid w:val="00493B22"/>
    <w:rsid w:val="00603144"/>
    <w:rsid w:val="007F58FD"/>
    <w:rsid w:val="0082716F"/>
    <w:rsid w:val="00A11403"/>
    <w:rsid w:val="00B12CB2"/>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03144"/>
    <w:rPr>
      <w:color w:val="808080"/>
    </w:rPr>
  </w:style>
  <w:style w:type="paragraph" w:customStyle="1" w:styleId="09F81B8C8F054698AA6BEE454F9404EF">
    <w:name w:val="09F81B8C8F054698AA6BEE454F9404EF"/>
    <w:rsid w:val="00416ABF"/>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937BF9-1060-46C4-81A9-7EED99DCA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442</Words>
  <Characters>78387</Characters>
  <Application>Microsoft Office Word</Application>
  <DocSecurity>0</DocSecurity>
  <Lines>653</Lines>
  <Paragraphs>181</Paragraphs>
  <ScaleCrop>false</ScaleCrop>
  <HeadingPairs>
    <vt:vector size="2" baseType="variant">
      <vt:variant>
        <vt:lpstr>Titel</vt:lpstr>
      </vt:variant>
      <vt:variant>
        <vt:i4>1</vt:i4>
      </vt:variant>
    </vt:vector>
  </HeadingPairs>
  <TitlesOfParts>
    <vt:vector size="1" baseType="lpstr">
      <vt:lpstr>Exposé</vt:lpstr>
    </vt:vector>
  </TitlesOfParts>
  <Company/>
  <LinksUpToDate>false</LinksUpToDate>
  <CharactersWithSpaces>90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osé</dc:title>
  <dc:subject>für eine Studienarbeit an der</dc:subject>
  <dc:creator>Alex R</dc:creator>
  <cp:keywords/>
  <dc:description/>
  <cp:lastModifiedBy>Alex R</cp:lastModifiedBy>
  <cp:revision>29</cp:revision>
  <cp:lastPrinted>2022-01-19T20:16:00Z</cp:lastPrinted>
  <dcterms:created xsi:type="dcterms:W3CDTF">2023-03-09T15:12:00Z</dcterms:created>
  <dcterms:modified xsi:type="dcterms:W3CDTF">2023-06-0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0">
    <vt:lpwstr>f1ed8f7d-1c65-4f06-ad48-3e96e725bea1</vt:lpwstr>
  </property>
  <property fmtid="{D5CDD505-2E9C-101B-9397-08002B2CF9AE}" pid="4" name="CitaviDocumentProperty_8">
    <vt:lpwstr>CloudProjectKey=b5nfu3xqddubjhampx4bvga35cj84co7o4ect7xez30kda59n; ProjectName=Bachelorthesis</vt:lpwstr>
  </property>
  <property fmtid="{D5CDD505-2E9C-101B-9397-08002B2CF9AE}" pid="5" name="CitaviDocumentProperty_6">
    <vt:lpwstr>True</vt:lpwstr>
  </property>
  <property fmtid="{D5CDD505-2E9C-101B-9397-08002B2CF9AE}" pid="6" name="CitaviDocumentProperty_1">
    <vt:lpwstr>6.3.0.0</vt:lpwstr>
  </property>
</Properties>
</file>